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56B0E4C8"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 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 xml:space="preserve">1 CIMMYT International Maize and Wheat Improvement </w:t>
      </w:r>
      <w:proofErr w:type="spellStart"/>
      <w:r>
        <w:rPr>
          <w:rFonts w:cs="Times New Roman"/>
        </w:rPr>
        <w:t>Center</w:t>
      </w:r>
      <w:proofErr w:type="spellEnd"/>
      <w:r>
        <w:rPr>
          <w:rFonts w:cs="Times New Roman"/>
        </w:rPr>
        <w:t>, New Delhi, India</w:t>
      </w:r>
    </w:p>
    <w:p w14:paraId="49C917FA" w14:textId="77777777" w:rsidR="00CD609E" w:rsidRDefault="00C62B9D" w:rsidP="00126D58">
      <w:pPr>
        <w:rPr>
          <w:rFonts w:cs="Times New Roman"/>
        </w:rPr>
      </w:pPr>
      <w:r>
        <w:rPr>
          <w:rFonts w:cs="Times New Roman"/>
        </w:rPr>
        <w:t xml:space="preserve">2 International Rice Research Institute (IRRI), Los </w:t>
      </w:r>
      <w:proofErr w:type="spellStart"/>
      <w:r>
        <w:rPr>
          <w:rFonts w:cs="Times New Roman"/>
        </w:rPr>
        <w:t>Baños</w:t>
      </w:r>
      <w:proofErr w:type="spellEnd"/>
      <w:r>
        <w:rPr>
          <w:rFonts w:cs="Times New Roman"/>
        </w:rPr>
        <w:t>,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3A6789">
      <w:pPr>
        <w:pStyle w:val="Heading1"/>
      </w:pPr>
      <w:r w:rsidRPr="00256197">
        <w:lastRenderedPageBreak/>
        <w:t>Abstra</w:t>
      </w:r>
      <w:r w:rsidR="005C4819" w:rsidRPr="00256197">
        <w:t>ct</w:t>
      </w:r>
    </w:p>
    <w:p w14:paraId="71130921" w14:textId="024393A2"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w:t>
      </w:r>
      <w:proofErr w:type="gramStart"/>
      <w:r w:rsidR="008A2D26">
        <w:rPr>
          <w:rFonts w:cs="Times New Roman"/>
        </w:rPr>
        <w:t>strategies  include</w:t>
      </w:r>
      <w:proofErr w:type="gramEnd"/>
      <w:r w:rsidR="008A2D26">
        <w:rPr>
          <w:rFonts w:cs="Times New Roman"/>
        </w:rPr>
        <w:t xml:space="preserve"> harmonizing crop planting with the onset of the rainy season or planting at specific recommended calendar dates. Evaluations of these strategies mostly consider yield and yield </w:t>
      </w:r>
      <w:proofErr w:type="gramStart"/>
      <w:r w:rsidR="008A2D26">
        <w:rPr>
          <w:rFonts w:cs="Times New Roman"/>
        </w:rPr>
        <w:t>variability, but</w:t>
      </w:r>
      <w:proofErr w:type="gramEnd"/>
      <w:r w:rsidR="008A2D26">
        <w:rPr>
          <w:rFonts w:cs="Times New Roman"/>
        </w:rPr>
        <w:t xml:space="preserve"> focus less on financial risks associated with different planting strategies. </w:t>
      </w:r>
      <w:r w:rsidR="004003E0">
        <w:rPr>
          <w:rFonts w:cs="Times New Roman"/>
        </w:rPr>
        <w:t>However, choosing recommendations amongst competing levels of yield and yield stability is not straightforward a</w:t>
      </w:r>
      <w:r w:rsidR="00126D58">
        <w:rPr>
          <w:rFonts w:cs="Times New Roman"/>
        </w:rPr>
        <w:t>nd need to cater to</w:t>
      </w:r>
      <w:r w:rsidR="004003E0">
        <w:rPr>
          <w:rFonts w:cs="Times New Roman"/>
        </w:rPr>
        <w:t xml:space="preserve"> </w:t>
      </w:r>
      <w:r w:rsidR="00126D58">
        <w:rPr>
          <w:rFonts w:cs="Times New Roman"/>
        </w:rPr>
        <w:t>farmers that are risk averse</w:t>
      </w:r>
      <w:r w:rsidR="007B019E">
        <w:rPr>
          <w:rFonts w:cs="Times New Roman"/>
        </w:rPr>
        <w:t xml:space="preserve"> – especially financially. </w:t>
      </w:r>
    </w:p>
    <w:p w14:paraId="7A390C81" w14:textId="26A12E98"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w:t>
      </w:r>
      <w:ins w:id="2" w:author="MKONDIWA, Maxwell (CIMMYT-India)" w:date="2024-02-25T18:50:00Z">
        <w:r w:rsidR="001F7143">
          <w:rPr>
            <w:rFonts w:cs="Times New Roman"/>
          </w:rPr>
          <w:t xml:space="preserve">using golden section search </w:t>
        </w:r>
      </w:ins>
      <w:ins w:id="3" w:author="MKONDIWA, Maxwell (CIMMYT-India)" w:date="2024-02-25T22:33:00Z">
        <w:r w:rsidR="00BA19EB">
          <w:rPr>
            <w:rFonts w:cs="Times New Roman"/>
          </w:rPr>
          <w:t>algorithm</w:t>
        </w:r>
      </w:ins>
      <w:ins w:id="4" w:author="MKONDIWA, Maxwell (CIMMYT-India)" w:date="2024-02-25T18:50:00Z">
        <w:r w:rsidR="001F7143">
          <w:rPr>
            <w:rFonts w:cs="Times New Roman"/>
          </w:rPr>
          <w:t xml:space="preserve"> and second order stochastic dominance </w:t>
        </w:r>
      </w:ins>
      <w:r w:rsidR="004003E0">
        <w:rPr>
          <w:rFonts w:cs="Times New Roman"/>
        </w:rPr>
        <w:t>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ins w:id="5" w:author="MKONDIWA, Maxwell (CIMMYT-India)" w:date="2024-02-25T18:50:00Z">
        <w:r w:rsidR="00326F08">
          <w:rPr>
            <w:rFonts w:cs="Times New Roman"/>
          </w:rPr>
          <w:t xml:space="preserve"> </w:t>
        </w:r>
      </w:ins>
      <w:ins w:id="6" w:author="MKONDIWA, Maxwell (CIMMYT-India)" w:date="2024-02-25T22:34:00Z">
        <w:r w:rsidR="00CA785D">
          <w:rPr>
            <w:rFonts w:cs="Times New Roman"/>
          </w:rPr>
          <w:t xml:space="preserve">This framework allows development of climatic risk proof </w:t>
        </w:r>
        <w:r w:rsidR="00AA02ED">
          <w:rPr>
            <w:rFonts w:cs="Times New Roman"/>
          </w:rPr>
          <w:t>recommendations</w:t>
        </w:r>
      </w:ins>
      <w:ins w:id="7" w:author="MKONDIWA, Maxwell (CIMMYT-India)" w:date="2024-02-25T22:35:00Z">
        <w:r w:rsidR="0089102E">
          <w:rPr>
            <w:rFonts w:cs="Times New Roman"/>
          </w:rPr>
          <w:t xml:space="preserve"> such </w:t>
        </w:r>
      </w:ins>
      <w:ins w:id="8" w:author="MKONDIWA, Maxwell (CIMMYT-India)" w:date="2024-02-25T22:34:00Z">
        <w:r w:rsidR="0082417D">
          <w:rPr>
            <w:rFonts w:cs="Times New Roman"/>
          </w:rPr>
          <w:t>tha</w:t>
        </w:r>
      </w:ins>
      <w:ins w:id="9" w:author="MKONDIWA, Maxwell (CIMMYT-India)" w:date="2024-02-25T22:35:00Z">
        <w:r w:rsidR="0082417D">
          <w:rPr>
            <w:rFonts w:cs="Times New Roman"/>
          </w:rPr>
          <w:t xml:space="preserve">t even risk averse farmers would find it profitable to adopt that </w:t>
        </w:r>
        <w:proofErr w:type="gramStart"/>
        <w:r w:rsidR="0082417D">
          <w:rPr>
            <w:rFonts w:cs="Times New Roman"/>
          </w:rPr>
          <w:t>strategy</w:t>
        </w:r>
      </w:ins>
      <w:proofErr w:type="gramEnd"/>
    </w:p>
    <w:p w14:paraId="1972DBBD" w14:textId="71B03A21" w:rsidR="008F2406" w:rsidRDefault="008F2406">
      <w:pPr>
        <w:jc w:val="both"/>
        <w:rPr>
          <w:rFonts w:cs="Times New Roman"/>
        </w:rPr>
      </w:pPr>
      <w:r>
        <w:rPr>
          <w:rFonts w:cs="Times New Roman"/>
        </w:rPr>
        <w:t xml:space="preserve">METHODS: </w:t>
      </w:r>
      <w:r w:rsidR="007B019E">
        <w:rPr>
          <w:rFonts w:cs="Times New Roman"/>
        </w:rPr>
        <w:t>We use a second order stochastic dominance approach that is paired with computational optimization</w:t>
      </w:r>
      <w:ins w:id="10" w:author="MKONDIWA, Maxwell (CIMMYT-India)" w:date="2024-02-25T18:51:00Z">
        <w:r w:rsidR="00916D80">
          <w:rPr>
            <w:rFonts w:cs="Times New Roman"/>
          </w:rPr>
          <w:t>—Golden section search algorithm</w:t>
        </w:r>
      </w:ins>
      <w:r w:rsidR="007B019E">
        <w:rPr>
          <w:rFonts w:cs="Times New Roman"/>
        </w:rPr>
        <w:t xml:space="preserve">. </w:t>
      </w:r>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 a major region experiencing food insecurity and climate impacts.</w:t>
      </w:r>
    </w:p>
    <w:p w14:paraId="1B22313C" w14:textId="7810977E" w:rsidR="008F2406" w:rsidRDefault="008F2406">
      <w:pPr>
        <w:jc w:val="both"/>
        <w:rPr>
          <w:rFonts w:cs="Times New Roman"/>
        </w:rPr>
      </w:pPr>
      <w:r>
        <w:rPr>
          <w:rFonts w:cs="Times New Roman"/>
        </w:rPr>
        <w:t>RESULTS AND CONCLUSIONS:</w:t>
      </w:r>
      <w:r w:rsidR="007B019E">
        <w:rPr>
          <w:rFonts w:cs="Times New Roman"/>
        </w:rPr>
        <w:t xml:space="preserve"> </w:t>
      </w:r>
      <w:r w:rsidR="004003E0">
        <w:rPr>
          <w:rFonts w:cs="Times New Roman"/>
        </w:rPr>
        <w:t>Our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Our risk-based assessment corroborates the recommendation for planting </w:t>
      </w:r>
      <w:r w:rsidR="00A8456D">
        <w:rPr>
          <w:rFonts w:cs="Times New Roman"/>
        </w:rPr>
        <w:t xml:space="preserve">long-duration varieties at the monsoon onset in the Eastern IGP, </w:t>
      </w:r>
      <w:r w:rsidR="00126D58">
        <w:rPr>
          <w:rFonts w:cs="Times New Roman"/>
        </w:rPr>
        <w:t xml:space="preserve">and </w:t>
      </w:r>
      <w:r w:rsidR="00A8456D">
        <w:rPr>
          <w:rFonts w:cs="Times New Roman"/>
        </w:rPr>
        <w:t>at state-recommended planting dates 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4F30B87B" w:rsidR="008D27C7" w:rsidRDefault="008F2406">
      <w:pPr>
        <w:jc w:val="both"/>
        <w:rPr>
          <w:rFonts w:cs="Times New Roman"/>
        </w:rPr>
      </w:pPr>
      <w:r>
        <w:rPr>
          <w:rFonts w:cs="Times New Roman"/>
        </w:rPr>
        <w:t xml:space="preserve">SIGNIFICANCE: </w:t>
      </w:r>
      <w:r w:rsidR="00A8456D">
        <w:rPr>
          <w:rFonts w:cs="Times New Roman"/>
        </w:rPr>
        <w:t>In conclusion, our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3A6789">
      <w:pPr>
        <w:pStyle w:val="Heading1"/>
      </w:pPr>
      <w:r>
        <w:lastRenderedPageBreak/>
        <w:t>Graphical Abstract</w:t>
      </w:r>
    </w:p>
    <w:p w14:paraId="0A93EC5E" w14:textId="129B63E1" w:rsidR="008D27C7" w:rsidRDefault="008D27C7" w:rsidP="003A6789">
      <w:pPr>
        <w:pStyle w:val="Heading1"/>
        <w:rPr>
          <w:ins w:id="11" w:author="MKONDIWA, Maxwell (CIMMYT-India)" w:date="2024-02-26T11:48:00Z"/>
        </w:rPr>
      </w:pPr>
      <w:del w:id="12" w:author="MKONDIWA, Maxwell (CIMMYT-India)" w:date="2024-02-26T11:51:00Z">
        <w:r w:rsidDel="009F317D">
          <w:rPr>
            <w:noProof/>
          </w:rPr>
          <mc:AlternateContent>
            <mc:Choice Requires="wps">
              <w:drawing>
                <wp:anchor distT="0" distB="0" distL="114300" distR="114300" simplePos="0" relativeHeight="251659268" behindDoc="0" locked="0" layoutInCell="1" allowOverlap="1" wp14:anchorId="10928F09" wp14:editId="6E537851">
                  <wp:simplePos x="0" y="0"/>
                  <wp:positionH relativeFrom="column">
                    <wp:posOffset>973461</wp:posOffset>
                  </wp:positionH>
                  <wp:positionV relativeFrom="paragraph">
                    <wp:posOffset>210820</wp:posOffset>
                  </wp:positionV>
                  <wp:extent cx="2324456" cy="538385"/>
                  <wp:effectExtent l="0" t="0" r="0" b="0"/>
                  <wp:wrapNone/>
                  <wp:docPr id="688900776" name="Text Box 1"/>
                  <wp:cNvGraphicFramePr/>
                  <a:graphic xmlns:a="http://schemas.openxmlformats.org/drawingml/2006/main">
                    <a:graphicData uri="http://schemas.microsoft.com/office/word/2010/wordprocessingShape">
                      <wps:wsp>
                        <wps:cNvSpPr txBox="1"/>
                        <wps:spPr>
                          <a:xfrm>
                            <a:off x="0" y="0"/>
                            <a:ext cx="2324456" cy="538385"/>
                          </a:xfrm>
                          <a:prstGeom prst="rect">
                            <a:avLst/>
                          </a:prstGeom>
                          <a:noFill/>
                          <a:ln w="6350">
                            <a:noFill/>
                          </a:ln>
                        </wps:spPr>
                        <wps:txbx>
                          <w:txbxContent>
                            <w:p w14:paraId="76401265" w14:textId="5C89B1C0" w:rsidR="008D27C7" w:rsidRPr="00B03562" w:rsidRDefault="008D27C7" w:rsidP="00B03562">
                              <w:pPr>
                                <w:jc w:val="center"/>
                                <w:rPr>
                                  <w:lang w:val="en-US"/>
                                </w:rPr>
                              </w:pPr>
                              <w:r>
                                <w:rPr>
                                  <w:lang w:val="en-US"/>
                                </w:rPr>
                                <w:t>Rice planting strategies for risk averse far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928F09" id="_x0000_t202" coordsize="21600,21600" o:spt="202" path="m,l,21600r21600,l21600,xe">
                  <v:stroke joinstyle="miter"/>
                  <v:path gradientshapeok="t" o:connecttype="rect"/>
                </v:shapetype>
                <v:shape id="Text Box 1" o:spid="_x0000_s1026" type="#_x0000_t202" style="position:absolute;margin-left:76.65pt;margin-top:16.6pt;width:183.05pt;height:42.4pt;z-index:251659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" filled="f" stroked="f" strokeweight=".5pt">
                  <v:textbox>
                    <w:txbxContent>
                      <w:p w14:paraId="76401265" w14:textId="5C89B1C0" w:rsidR="008D27C7" w:rsidRPr="00B03562" w:rsidRDefault="008D27C7" w:rsidP="00B03562">
                        <w:pPr>
                          <w:jc w:val="center"/>
                          <w:rPr>
                            <w:lang w:val="en-US"/>
                          </w:rPr>
                        </w:pPr>
                        <w:r>
                          <w:rPr>
                            <w:lang w:val="en-US"/>
                          </w:rPr>
                          <w:t>Rice planting strategies for risk averse farmers</w:t>
                        </w:r>
                      </w:p>
                    </w:txbxContent>
                  </v:textbox>
                </v:shape>
              </w:pict>
            </mc:Fallback>
          </mc:AlternateContent>
        </w:r>
      </w:del>
      <w:del w:id="13" w:author="MKONDIWA, Maxwell (CIMMYT-India)" w:date="2024-02-26T11:48:00Z">
        <w:r w:rsidRPr="00256197" w:rsidDel="003A6789">
          <w:rPr>
            <w:noProof/>
          </w:rPr>
          <w:drawing>
            <wp:inline distT="0" distB="0" distL="0" distR="0" wp14:anchorId="0D2CD65B" wp14:editId="6E550C81">
              <wp:extent cx="3972756" cy="2418608"/>
              <wp:effectExtent l="0" t="0" r="2540" b="0"/>
              <wp:docPr id="2027995942" name="Picture 202799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95942" name="Picture 2027995942"/>
                      <pic:cNvPicPr>
                        <a:picLocks noChangeAspect="1" noChangeArrowheads="1"/>
                      </pic:cNvPicPr>
                    </pic:nvPicPr>
                    <pic:blipFill>
                      <a:blip r:embed="rId8" cstate="print">
                        <a:extLst>
                          <a:ext uri="{28A0092B-C50C-407E-A947-70E740481C1C}">
                            <a14:useLocalDpi xmlns:a14="http://schemas.microsoft.com/office/drawing/2010/main" val="0"/>
                          </a:ext>
                        </a:extLst>
                      </a:blip>
                      <a:srcRect l="391" r="391"/>
                      <a:stretch>
                        <a:fillRect/>
                      </a:stretch>
                    </pic:blipFill>
                    <pic:spPr bwMode="auto">
                      <a:xfrm>
                        <a:off x="0" y="0"/>
                        <a:ext cx="3972756" cy="2418608"/>
                      </a:xfrm>
                      <a:prstGeom prst="rect">
                        <a:avLst/>
                      </a:prstGeom>
                      <a:noFill/>
                      <a:ln>
                        <a:noFill/>
                      </a:ln>
                      <a:extLst>
                        <a:ext uri="{53640926-AAD7-44D8-BBD7-CCE9431645EC}">
                          <a14:shadowObscured xmlns:a14="http://schemas.microsoft.com/office/drawing/2010/main"/>
                        </a:ext>
                      </a:extLst>
                    </pic:spPr>
                  </pic:pic>
                </a:graphicData>
              </a:graphic>
            </wp:inline>
          </w:drawing>
        </w:r>
      </w:del>
    </w:p>
    <w:p w14:paraId="1F6E7071" w14:textId="3828155A" w:rsidR="003A6789" w:rsidRPr="003A6789" w:rsidRDefault="003936F3" w:rsidP="003A6789">
      <w:pPr>
        <w:pPrChange w:id="14" w:author="MKONDIWA, Maxwell (CIMMYT-India)" w:date="2024-02-26T11:48:00Z">
          <w:pPr>
            <w:pStyle w:val="Heading1"/>
          </w:pPr>
        </w:pPrChange>
      </w:pPr>
      <w:ins w:id="15" w:author="MKONDIWA, Maxwell (CIMMYT-India)" w:date="2024-02-26T11:50:00Z">
        <w:r w:rsidRPr="003936F3">
          <w:drawing>
            <wp:inline distT="0" distB="0" distL="0" distR="0" wp14:anchorId="74C7FBBA" wp14:editId="09CCE61C">
              <wp:extent cx="5731510" cy="3864077"/>
              <wp:effectExtent l="0" t="0" r="2540" b="3175"/>
              <wp:docPr id="759483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83997" name=""/>
                      <pic:cNvPicPr/>
                    </pic:nvPicPr>
                    <pic:blipFill>
                      <a:blip r:embed="rId9"/>
                      <a:stretch>
                        <a:fillRect/>
                      </a:stretch>
                    </pic:blipFill>
                    <pic:spPr>
                      <a:xfrm>
                        <a:off x="0" y="0"/>
                        <a:ext cx="5750120" cy="3876623"/>
                      </a:xfrm>
                      <a:prstGeom prst="rect">
                        <a:avLst/>
                      </a:prstGeom>
                    </pic:spPr>
                  </pic:pic>
                </a:graphicData>
              </a:graphic>
            </wp:inline>
          </w:drawing>
        </w:r>
      </w:ins>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3A6789">
      <w:pPr>
        <w:pStyle w:val="Heading1"/>
      </w:pPr>
      <w:r w:rsidRPr="00256197">
        <w:lastRenderedPageBreak/>
        <w:t>1.</w:t>
      </w:r>
      <w:r w:rsidR="001527A4" w:rsidRPr="00256197">
        <w:t xml:space="preserve"> </w:t>
      </w:r>
      <w:r w:rsidR="007D0CEF" w:rsidRPr="00256197">
        <w:t xml:space="preserve">Introduction </w:t>
      </w:r>
    </w:p>
    <w:p w14:paraId="12CEF685" w14:textId="61865955"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 xml:space="preserve">income countries </w:t>
      </w:r>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on agronomic response options is especially inadequate for</w:t>
      </w:r>
      <w:r w:rsidR="007F0990">
        <w:rPr>
          <w:rFonts w:cs="Times New Roman"/>
        </w:rPr>
        <w:t xml:space="preserve"> </w:t>
      </w:r>
      <w:r w:rsidR="002372F9">
        <w:rPr>
          <w:rFonts w:cs="Times New Roman"/>
        </w:rPr>
        <w:t>risk averse smallholder farmers that seek to minimize any losses they may have to incur</w:t>
      </w:r>
      <w:r w:rsidR="007B019E">
        <w:rPr>
          <w:rFonts w:cs="Times New Roman"/>
        </w:rPr>
        <w:t xml:space="preserve"> </w:t>
      </w:r>
      <w:r w:rsidR="007B019E">
        <w:rPr>
          <w:rFonts w:cs="Times New Roman"/>
        </w:rPr>
        <w:fldChar w:fldCharType="begin"/>
      </w:r>
      <w:r w:rsidR="007B019E">
        <w:rPr>
          <w:rFonts w:cs="Times New Roman"/>
        </w:rPr>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7B019E">
        <w:rPr>
          <w:rFonts w:cs="Times New Roman"/>
          <w:noProof/>
        </w:rPr>
        <w:t>(Ruzzante et al., 2021)</w:t>
      </w:r>
      <w:r w:rsidR="007B019E">
        <w:rPr>
          <w:rFonts w:cs="Times New Roman"/>
        </w:rPr>
        <w:fldChar w:fldCharType="end"/>
      </w:r>
      <w:r w:rsidR="002372F9">
        <w:rPr>
          <w:rFonts w:cs="Times New Roman"/>
        </w:rPr>
        <w:t xml:space="preserve">. How, for example, shall one evaluate an adaptation strategy that, across several years, has been shown to require an average </w:t>
      </w:r>
      <w:proofErr w:type="gramStart"/>
      <w:r w:rsidR="002372F9">
        <w:rPr>
          <w:rFonts w:cs="Times New Roman"/>
        </w:rPr>
        <w:t>of  50</w:t>
      </w:r>
      <w:proofErr w:type="gramEnd"/>
      <w:r w:rsidR="002372F9">
        <w:rPr>
          <w:rFonts w:cs="Times New Roman"/>
        </w:rPr>
        <w:t>mm additional water use to gain 300 kg of yield, 10% more income and increase yield variability by 5%?</w:t>
      </w:r>
      <w:ins w:id="16" w:author="MKONDIWA, Maxwell (CIMMYT-India)" w:date="2024-02-25T15:57:00Z">
        <w:r w:rsidR="008F5DEE">
          <w:rPr>
            <w:rFonts w:cs="Times New Roman"/>
          </w:rPr>
          <w:t xml:space="preserve"> The main aim of thi</w:t>
        </w:r>
      </w:ins>
      <w:ins w:id="17" w:author="MKONDIWA, Maxwell (CIMMYT-India)" w:date="2024-02-25T15:58:00Z">
        <w:r w:rsidR="008F5DEE">
          <w:rPr>
            <w:rFonts w:cs="Times New Roman"/>
          </w:rPr>
          <w:t xml:space="preserve">s paper is to </w:t>
        </w:r>
        <w:r w:rsidR="00E45309">
          <w:rPr>
            <w:rFonts w:cs="Times New Roman"/>
          </w:rPr>
          <w:t xml:space="preserve">develop </w:t>
        </w:r>
      </w:ins>
      <w:ins w:id="18" w:author="MKONDIWA, Maxwell (CIMMYT-India)" w:date="2024-02-25T15:59:00Z">
        <w:r w:rsidR="00867659">
          <w:rPr>
            <w:rFonts w:cs="Times New Roman"/>
          </w:rPr>
          <w:t xml:space="preserve">a climatic risk </w:t>
        </w:r>
      </w:ins>
      <w:ins w:id="19" w:author="MKONDIWA, Maxwell (CIMMYT-India)" w:date="2024-02-25T22:30:00Z">
        <w:r w:rsidR="00FE10E7">
          <w:rPr>
            <w:rFonts w:cs="Times New Roman"/>
          </w:rPr>
          <w:t>proofing framework for making</w:t>
        </w:r>
      </w:ins>
      <w:ins w:id="20" w:author="MKONDIWA, Maxwell (CIMMYT-India)" w:date="2024-02-25T15:58:00Z">
        <w:r w:rsidR="00812AF3">
          <w:rPr>
            <w:rFonts w:cs="Times New Roman"/>
          </w:rPr>
          <w:t xml:space="preserve"> recommendations on rice s</w:t>
        </w:r>
      </w:ins>
      <w:ins w:id="21" w:author="MKONDIWA, Maxwell (CIMMYT-India)" w:date="2024-02-25T15:59:00Z">
        <w:r w:rsidR="00812AF3">
          <w:rPr>
            <w:rFonts w:cs="Times New Roman"/>
          </w:rPr>
          <w:t xml:space="preserve">owing strategies in the IGP using evidence from </w:t>
        </w:r>
        <w:r w:rsidR="00867659">
          <w:rPr>
            <w:rFonts w:cs="Times New Roman"/>
          </w:rPr>
          <w:t xml:space="preserve">crop growth models. </w:t>
        </w:r>
      </w:ins>
    </w:p>
    <w:p w14:paraId="697012C3" w14:textId="48C5F996"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r w:rsidR="00EB6DCE">
        <w:t>.</w:t>
      </w:r>
      <w:r w:rsidR="00772407">
        <w:t xml:space="preserve"> </w:t>
      </w:r>
      <w:r w:rsidR="00EB6DCE">
        <w:t>To test this hypothesis,</w:t>
      </w:r>
      <w:r w:rsidR="00441B99" w:rsidRPr="00B03562">
        <w:t xml:space="preserve"> </w:t>
      </w:r>
      <w:proofErr w:type="spellStart"/>
      <w:r w:rsidR="00441B99" w:rsidRPr="00B03562">
        <w:t>Urfels</w:t>
      </w:r>
      <w:proofErr w:type="spellEnd"/>
      <w:r w:rsidR="00441B99" w:rsidRPr="00B03562">
        <w:t xml:space="preserve"> et al (2022) and Montes et al (202</w:t>
      </w:r>
      <w:ins w:id="22" w:author="MKONDIWA, Maxwell (CIMMYT-India)" w:date="2023-12-28T14:53:00Z">
        <w:r w:rsidR="006D3C70">
          <w:t>3</w:t>
        </w:r>
      </w:ins>
      <w:del w:id="23" w:author="MKONDIWA, Maxwell (CIMMYT-India)" w:date="2023-12-28T14:53:00Z">
        <w:r w:rsidR="00441B99" w:rsidRPr="00B03562" w:rsidDel="006D3C70">
          <w:delText>2</w:delText>
        </w:r>
      </w:del>
      <w:r w:rsidR="00CD2132" w:rsidRPr="00B03562">
        <w:t xml:space="preserve">) </w:t>
      </w:r>
      <w:r w:rsidR="00EB6DCE">
        <w:t>used</w:t>
      </w:r>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 averse and not only interested in long-term profit maximization and yield outcomes</w:t>
      </w:r>
      <w:r w:rsidR="007B019E">
        <w:t xml:space="preserve"> </w:t>
      </w:r>
      <w:r w:rsidR="007B019E">
        <w:fldChar w:fldCharType="begin"/>
      </w:r>
      <w:r w:rsidR="007B019E">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7B019E">
        <w:rPr>
          <w:noProof/>
        </w:rPr>
        <w:t>(Ruzzante et al., 2021)</w:t>
      </w:r>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r w:rsidR="009F5123">
        <w:fldChar w:fldCharType="begin"/>
      </w:r>
      <w:r w:rsidR="009F5123">
        <w:instrText xml:space="preserve"> ADDIN EN.CITE &lt;EndNote&gt;&lt;Cite AuthorYear="1"&gt;&lt;Author&gt;Hurley&lt;/Author&gt;&lt;Year&gt;2018&lt;/Year&gt;&lt;RecNum&gt;16&lt;/RecNum&gt;&lt;DisplayText&gt;Hurley et al.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9F5123">
        <w:rPr>
          <w:noProof/>
        </w:rPr>
        <w:t>Hurley et al. (2018);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innovations</w:t>
      </w:r>
      <w:r w:rsidR="00772407">
        <w:t xml:space="preserve"> – but </w:t>
      </w:r>
      <w:r w:rsidR="0006346B">
        <w:t>approaches for evaluation agronomic strategies from a risk perspective remain scarce.</w:t>
      </w:r>
    </w:p>
    <w:p w14:paraId="78839CE2" w14:textId="1F8D96D2" w:rsidR="00F53458" w:rsidRPr="00450E8D" w:rsidRDefault="00F53458" w:rsidP="00772407">
      <w:pPr>
        <w:jc w:val="both"/>
        <w:rPr>
          <w:rFonts w:cs="Times New Roman"/>
        </w:rPr>
      </w:pPr>
      <w:r>
        <w:rPr>
          <w:rFonts w:cs="Times New Roman"/>
        </w:rPr>
        <w:lastRenderedPageBreak/>
        <w:t xml:space="preserve">To address this knowledge gap, we deploy </w:t>
      </w:r>
      <w:r w:rsidRPr="00450E8D">
        <w:rPr>
          <w:rFonts w:cs="Times New Roman"/>
        </w:rPr>
        <w:t xml:space="preserve">a </w:t>
      </w:r>
      <w:ins w:id="24" w:author="MKONDIWA, Maxwell (CIMMYT-India)" w:date="2024-02-25T22:30:00Z">
        <w:r w:rsidR="00D66194">
          <w:rPr>
            <w:rFonts w:cs="Times New Roman"/>
          </w:rPr>
          <w:t xml:space="preserve">climatic risk proofing </w:t>
        </w:r>
      </w:ins>
      <w:del w:id="25" w:author="MKONDIWA, Maxwell (CIMMYT-India)" w:date="2024-02-25T22:30:00Z">
        <w:r w:rsidRPr="00450E8D" w:rsidDel="00D66194">
          <w:rPr>
            <w:rFonts w:cs="Times New Roman"/>
          </w:rPr>
          <w:delText>robust</w:delText>
        </w:r>
        <w:r w:rsidDel="00D66194">
          <w:rPr>
            <w:rFonts w:cs="Times New Roman"/>
          </w:rPr>
          <w:delText xml:space="preserve"> and risk-oriented</w:delText>
        </w:r>
        <w:r w:rsidRPr="00450E8D" w:rsidDel="00D66194">
          <w:rPr>
            <w:rFonts w:cs="Times New Roman"/>
          </w:rPr>
          <w:delText xml:space="preserve"> </w:delText>
        </w:r>
      </w:del>
      <w:r w:rsidRPr="00450E8D">
        <w:rPr>
          <w:rFonts w:cs="Times New Roman"/>
        </w:rPr>
        <w:t xml:space="preserve">framework </w:t>
      </w:r>
      <w:r>
        <w:rPr>
          <w:rFonts w:cs="Times New Roman"/>
        </w:rPr>
        <w:t xml:space="preserve">to select suitable adaptation strategies for risk-averse farmers. To demonstrate our approach, we evaluate the riskiness of 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7A1933AB"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and reducing</w:t>
      </w:r>
      <w:del w:id="26" w:author="MKONDIWA, Maxwell (CIMMYT-India)" w:date="2024-02-25T22:31:00Z">
        <w:r w:rsidR="007B019E" w:rsidDel="005B1F50">
          <w:rPr>
            <w:rFonts w:cs="Times New Roman"/>
          </w:rPr>
          <w:delText xml:space="preserve"> </w:delText>
        </w:r>
      </w:del>
      <w:r w:rsidR="00CF032E" w:rsidRPr="00B03562">
        <w:rPr>
          <w:rFonts w:cs="Times New Roman"/>
        </w:rPr>
        <w:t xml:space="preserve"> uncertainty.</w:t>
      </w:r>
      <w:r w:rsidR="007B019E">
        <w:rPr>
          <w:rFonts w:cs="Times New Roman"/>
        </w:rPr>
        <w:t xml:space="preserve"> So far,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 </w:instrTex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Iizumi et al.,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w:t>
      </w:r>
      <w:proofErr w:type="gramStart"/>
      <w:r>
        <w:rPr>
          <w:rFonts w:cs="Times New Roman"/>
        </w:rPr>
        <w:t>take into account</w:t>
      </w:r>
      <w:proofErr w:type="gramEnd"/>
      <w:r w:rsidR="007B019E">
        <w:rPr>
          <w:rFonts w:cs="Times New Roman"/>
        </w:rPr>
        <w:t xml:space="preserve"> the implied risks to farmers</w:t>
      </w:r>
      <w:r>
        <w:rPr>
          <w:rFonts w:cs="Times New Roman"/>
        </w:rPr>
        <w:t>.</w:t>
      </w:r>
    </w:p>
    <w:p w14:paraId="226A6A1D" w14:textId="3BD21CB6"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w:t>
      </w:r>
      <w:ins w:id="27" w:author="MKONDIWA, Maxwell (CIMMYT-India)" w:date="2024-02-25T15:33:00Z">
        <w:r w:rsidR="004D2F71">
          <w:rPr>
            <w:rFonts w:cs="Times New Roman"/>
          </w:rPr>
          <w:t xml:space="preserve">of </w:t>
        </w:r>
      </w:ins>
      <w:r w:rsidRPr="00B03562">
        <w:rPr>
          <w:rFonts w:cs="Times New Roman"/>
        </w:rPr>
        <w:t>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 term weather data, crop simulation model</w:t>
      </w:r>
      <w:r w:rsidR="00E14D9C" w:rsidRPr="00B03562">
        <w:rPr>
          <w:rFonts w:cs="Times New Roman"/>
        </w:rPr>
        <w:t xml:space="preserve"> results (APSIM)</w:t>
      </w:r>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529CF776" w:rsidR="00054C9D" w:rsidRPr="00B03562" w:rsidRDefault="00054C9D" w:rsidP="00412F53">
      <w:pPr>
        <w:jc w:val="both"/>
        <w:rPr>
          <w:rFonts w:cs="Times New Roman"/>
          <w:highlight w:val="yellow"/>
        </w:rPr>
      </w:pPr>
      <w:r w:rsidRPr="00B03562">
        <w:rPr>
          <w:rFonts w:cs="Times New Roman"/>
        </w:rPr>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 averse farmer to likely adopt </w:t>
      </w:r>
      <w:r w:rsidR="00441B99" w:rsidRPr="00B03562">
        <w:rPr>
          <w:rFonts w:cs="Times New Roman"/>
        </w:rPr>
        <w:t>an alternative rice planting date strategy</w:t>
      </w:r>
      <w:r w:rsidRPr="00B03562">
        <w:rPr>
          <w:rFonts w:cs="Times New Roman"/>
        </w:rPr>
        <w:t xml:space="preserve">. </w:t>
      </w:r>
      <w:ins w:id="28" w:author="MKONDIWA, Maxwell (CIMMYT-India)" w:date="2024-02-25T16:33:00Z">
        <w:r w:rsidR="00E92841">
          <w:rPr>
            <w:rFonts w:cs="Times New Roman"/>
          </w:rPr>
          <w:t xml:space="preserve"> </w:t>
        </w:r>
        <w:commentRangeStart w:id="29"/>
        <w:r w:rsidR="00E92841">
          <w:rPr>
            <w:rFonts w:cs="Times New Roman"/>
          </w:rPr>
          <w:t xml:space="preserve">The key idea of </w:t>
        </w:r>
      </w:ins>
      <w:ins w:id="30" w:author="MKONDIWA, Maxwell (CIMMYT-India)" w:date="2024-02-25T16:34:00Z">
        <w:r w:rsidR="00E92841">
          <w:rPr>
            <w:rFonts w:cs="Times New Roman"/>
          </w:rPr>
          <w:t xml:space="preserve">the </w:t>
        </w:r>
        <w:r w:rsidR="00C22D50">
          <w:rPr>
            <w:rFonts w:cs="Times New Roman"/>
          </w:rPr>
          <w:t>willingness to pay bounds is that there is a</w:t>
        </w:r>
      </w:ins>
      <w:ins w:id="31" w:author="MKONDIWA, Maxwell (CIMMYT-India)" w:date="2024-02-25T16:35:00Z">
        <w:r w:rsidR="003152C3">
          <w:rPr>
            <w:rFonts w:cs="Times New Roman"/>
          </w:rPr>
          <w:t xml:space="preserve">n </w:t>
        </w:r>
      </w:ins>
      <w:ins w:id="32" w:author="MKONDIWA, Maxwell (CIMMYT-India)" w:date="2024-02-25T16:34:00Z">
        <w:r w:rsidR="00C22D50">
          <w:rPr>
            <w:rFonts w:cs="Times New Roman"/>
          </w:rPr>
          <w:t>amount of economic gain</w:t>
        </w:r>
        <w:r w:rsidR="003152C3">
          <w:rPr>
            <w:rFonts w:cs="Times New Roman"/>
          </w:rPr>
          <w:t xml:space="preserve"> </w:t>
        </w:r>
      </w:ins>
      <w:ins w:id="33" w:author="MKONDIWA, Maxwell (CIMMYT-India)" w:date="2024-02-25T16:35:00Z">
        <w:r w:rsidR="003152C3">
          <w:rPr>
            <w:rFonts w:cs="Times New Roman"/>
          </w:rPr>
          <w:t>that will make one choose a new strategy in</w:t>
        </w:r>
        <w:r w:rsidR="00603E21">
          <w:rPr>
            <w:rFonts w:cs="Times New Roman"/>
          </w:rPr>
          <w:t xml:space="preserve"> the sense of second order stochastically dom</w:t>
        </w:r>
      </w:ins>
      <w:ins w:id="34" w:author="MKONDIWA, Maxwell (CIMMYT-India)" w:date="2024-02-25T16:36:00Z">
        <w:r w:rsidR="00603E21">
          <w:rPr>
            <w:rFonts w:cs="Times New Roman"/>
          </w:rPr>
          <w:t>inating the base strategy</w:t>
        </w:r>
        <w:r w:rsidR="00065A86">
          <w:rPr>
            <w:rFonts w:cs="Times New Roman"/>
          </w:rPr>
          <w:t xml:space="preserve">. Similarly, </w:t>
        </w:r>
        <w:r w:rsidR="00985CD0">
          <w:rPr>
            <w:rFonts w:cs="Times New Roman"/>
          </w:rPr>
          <w:t xml:space="preserve">there </w:t>
        </w:r>
        <w:r w:rsidR="00985CD0">
          <w:rPr>
            <w:rFonts w:cs="Times New Roman"/>
          </w:rPr>
          <w:lastRenderedPageBreak/>
          <w:t>is an amount that would make</w:t>
        </w:r>
      </w:ins>
      <w:ins w:id="35" w:author="MKONDIWA, Maxwell (CIMMYT-India)" w:date="2024-02-25T16:37:00Z">
        <w:r w:rsidR="00985CD0">
          <w:rPr>
            <w:rFonts w:cs="Times New Roman"/>
          </w:rPr>
          <w:t xml:space="preserve"> them indifferent</w:t>
        </w:r>
      </w:ins>
      <w:commentRangeEnd w:id="29"/>
      <w:ins w:id="36" w:author="MKONDIWA, Maxwell (CIMMYT-India)" w:date="2024-02-25T16:39:00Z">
        <w:r w:rsidR="009A1156">
          <w:rPr>
            <w:rStyle w:val="CommentReference"/>
            <w:lang w:val="en-US"/>
          </w:rPr>
          <w:commentReference w:id="29"/>
        </w:r>
      </w:ins>
      <w:ins w:id="37" w:author="MKONDIWA, Maxwell (CIMMYT-India)" w:date="2024-02-25T16:36:00Z">
        <w:r w:rsidR="00603E21">
          <w:rPr>
            <w:rFonts w:cs="Times New Roman"/>
          </w:rPr>
          <w:t>.</w:t>
        </w:r>
      </w:ins>
      <w:ins w:id="38" w:author="MKONDIWA, Maxwell (CIMMYT-India)" w:date="2024-02-25T18:19:00Z">
        <w:r w:rsidR="003F2260">
          <w:rPr>
            <w:rFonts w:cs="Times New Roman"/>
          </w:rPr>
          <w:t xml:space="preserve"> The algorithm uses a golden section search optimization approach to select the maximum and minimum </w:t>
        </w:r>
        <w:r w:rsidR="00BD567D">
          <w:rPr>
            <w:rFonts w:cs="Times New Roman"/>
          </w:rPr>
          <w:t>nu</w:t>
        </w:r>
      </w:ins>
      <w:ins w:id="39" w:author="MKONDIWA, Maxwell (CIMMYT-India)" w:date="2024-02-25T18:20:00Z">
        <w:r w:rsidR="00BD567D">
          <w:rPr>
            <w:rFonts w:cs="Times New Roman"/>
          </w:rPr>
          <w:t xml:space="preserve">mbers that satisfy these conditions. </w:t>
        </w:r>
      </w:ins>
      <w:del w:id="40" w:author="MKONDIWA, Maxwell (CIMMYT-India)" w:date="2024-02-25T16:33:00Z">
        <w:r w:rsidRPr="00B03562" w:rsidDel="00E92841">
          <w:rPr>
            <w:rFonts w:cs="Times New Roman"/>
          </w:rPr>
          <w:delText xml:space="preserve"> </w:delText>
        </w:r>
      </w:del>
      <w:r w:rsidRPr="00B03562">
        <w:rPr>
          <w:rFonts w:cs="Times New Roman"/>
        </w:rPr>
        <w:t xml:space="preserve">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ins w:id="41" w:author="MKONDIWA, Maxwell (CIMMYT-India)" w:date="2024-02-25T16:05:00Z">
        <w:r w:rsidR="00F2042B">
          <w:rPr>
            <w:rFonts w:cs="Times New Roman"/>
          </w:rPr>
          <w:t>This allows a more realistic comparisons of the benefits of the interrelat</w:t>
        </w:r>
      </w:ins>
      <w:ins w:id="42" w:author="MKONDIWA, Maxwell (CIMMYT-India)" w:date="2024-02-25T16:06:00Z">
        <w:r w:rsidR="00F2042B">
          <w:rPr>
            <w:rFonts w:cs="Times New Roman"/>
          </w:rPr>
          <w:t xml:space="preserve">ed </w:t>
        </w:r>
      </w:ins>
      <w:ins w:id="43" w:author="MKONDIWA, Maxwell (CIMMYT-India)" w:date="2024-02-25T16:05:00Z">
        <w:r w:rsidR="00F2042B">
          <w:rPr>
            <w:rFonts w:cs="Times New Roman"/>
          </w:rPr>
          <w:t xml:space="preserve">crop management decisions </w:t>
        </w:r>
      </w:ins>
      <w:ins w:id="44" w:author="MKONDIWA, Maxwell (CIMMYT-India)" w:date="2024-02-25T16:06:00Z">
        <w:r w:rsidR="00F2042B">
          <w:rPr>
            <w:rFonts w:cs="Times New Roman"/>
          </w:rPr>
          <w:t xml:space="preserve">rather than a piecemeal and partial analysis of specific </w:t>
        </w:r>
        <w:r w:rsidR="00CC30A5">
          <w:rPr>
            <w:rFonts w:cs="Times New Roman"/>
          </w:rPr>
          <w:t xml:space="preserve">decisions. </w:t>
        </w:r>
      </w:ins>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ins w:id="45" w:author="MKONDIWA, Maxwell (CIMMYT-India)" w:date="2024-02-25T16:07:00Z">
        <w:r w:rsidR="00262789">
          <w:rPr>
            <w:rFonts w:cs="Times New Roman"/>
          </w:rPr>
          <w:t xml:space="preserve"> This has the added </w:t>
        </w:r>
      </w:ins>
      <w:ins w:id="46" w:author="MKONDIWA, Maxwell (CIMMYT-India)" w:date="2024-02-25T18:19:00Z">
        <w:r w:rsidR="004B07B6">
          <w:rPr>
            <w:rFonts w:cs="Times New Roman"/>
          </w:rPr>
          <w:t>value that</w:t>
        </w:r>
      </w:ins>
      <w:ins w:id="47" w:author="MKONDIWA, Maxwell (CIMMYT-India)" w:date="2024-02-25T16:07:00Z">
        <w:r w:rsidR="00262789">
          <w:rPr>
            <w:rFonts w:cs="Times New Roman"/>
          </w:rPr>
          <w:t xml:space="preserve"> th</w:t>
        </w:r>
      </w:ins>
      <w:ins w:id="48" w:author="MKONDIWA, Maxwell (CIMMYT-India)" w:date="2024-02-25T16:08:00Z">
        <w:r w:rsidR="00262789">
          <w:rPr>
            <w:rFonts w:cs="Times New Roman"/>
          </w:rPr>
          <w:t xml:space="preserve">e optimal decision in one crop may be suboptimal for the next season there </w:t>
        </w:r>
        <w:r w:rsidR="00744AC9">
          <w:rPr>
            <w:rFonts w:cs="Times New Roman"/>
          </w:rPr>
          <w:t xml:space="preserve">providing the trade-offs that farmers make when </w:t>
        </w:r>
        <w:proofErr w:type="gramStart"/>
        <w:r w:rsidR="00744AC9">
          <w:rPr>
            <w:rFonts w:cs="Times New Roman"/>
          </w:rPr>
          <w:t>making ad</w:t>
        </w:r>
      </w:ins>
      <w:ins w:id="49" w:author="MKONDIWA, Maxwell (CIMMYT-India)" w:date="2024-02-25T16:09:00Z">
        <w:r w:rsidR="00744AC9">
          <w:rPr>
            <w:rFonts w:cs="Times New Roman"/>
          </w:rPr>
          <w:t>justments</w:t>
        </w:r>
        <w:proofErr w:type="gramEnd"/>
        <w:r w:rsidR="00744AC9">
          <w:rPr>
            <w:rFonts w:cs="Times New Roman"/>
          </w:rPr>
          <w:t xml:space="preserve"> in one crop. </w:t>
        </w:r>
      </w:ins>
      <w:r w:rsidR="007F3FFB">
        <w:rPr>
          <w:rFonts w:cs="Times New Roman"/>
        </w:rPr>
        <w:t xml:space="preserve"> Third, we </w:t>
      </w:r>
      <w:r w:rsidR="00926022">
        <w:rPr>
          <w:rFonts w:cs="Times New Roman"/>
        </w:rPr>
        <w:t xml:space="preserve">do not only consider pairwise comparisons but also use 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ins w:id="50" w:author="MKONDIWA, Maxwell (CIMMYT-India)" w:date="2024-02-25T16:09:00Z">
        <w:r w:rsidR="0026722B">
          <w:rPr>
            <w:rFonts w:cs="Times New Roman"/>
          </w:rPr>
          <w:t xml:space="preserve">This has the advantage that we can select one </w:t>
        </w:r>
        <w:r w:rsidR="00461ECC">
          <w:rPr>
            <w:rFonts w:cs="Times New Roman"/>
          </w:rPr>
          <w:t>optimal strategy among the many to recomme</w:t>
        </w:r>
      </w:ins>
      <w:ins w:id="51" w:author="MKONDIWA, Maxwell (CIMMYT-India)" w:date="2024-02-25T16:10:00Z">
        <w:r w:rsidR="00461ECC">
          <w:rPr>
            <w:rFonts w:cs="Times New Roman"/>
          </w:rPr>
          <w:t xml:space="preserve">nd for risk averse farmers. </w:t>
        </w:r>
      </w:ins>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3A6789">
      <w:pPr>
        <w:pStyle w:val="Heading1"/>
      </w:pPr>
      <w:r>
        <w:br w:type="page"/>
      </w:r>
      <w:r w:rsidR="00872803" w:rsidRPr="00256197">
        <w:lastRenderedPageBreak/>
        <w:t xml:space="preserve">2. </w:t>
      </w:r>
      <w:r w:rsidR="00AD5F3B" w:rsidRPr="00256197">
        <w:t xml:space="preserve">Methods </w:t>
      </w:r>
    </w:p>
    <w:p w14:paraId="095FE15A" w14:textId="2AD5354E"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APSIM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45987768" w:rsidR="008A7FE7" w:rsidRDefault="008A7FE7" w:rsidP="00E8562B">
      <w:r>
        <w:t>In short, w</w:t>
      </w:r>
      <w:r w:rsidR="00F53458">
        <w:t>e illustrate our approach in the Results section by (</w:t>
      </w:r>
      <w:proofErr w:type="spellStart"/>
      <w:r w:rsidR="00F53458">
        <w:t>i</w:t>
      </w:r>
      <w:proofErr w:type="spellEnd"/>
      <w:r w:rsidR="00F53458">
        <w:t>)</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 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 xml:space="preserve">To assess economic returns, we multiply the simulated yield outcomes with spatially explicit price data for rice and wheat. Since the only variable cost of in the simulation is irrigation amount,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w:t>
      </w:r>
      <w:proofErr w:type="spellStart"/>
      <w:r>
        <w:t>i</w:t>
      </w:r>
      <w:proofErr w:type="spellEnd"/>
      <w:r>
        <w:t>) our risk assessment approach</w:t>
      </w:r>
      <w:r w:rsidR="002E0461">
        <w:t xml:space="preserve"> and (i</w:t>
      </w:r>
      <w:r w:rsidR="00EE38AD">
        <w:t>i</w:t>
      </w:r>
      <w:r w:rsidR="002E0461">
        <w:t>) more details on the input data.</w:t>
      </w:r>
    </w:p>
    <w:p w14:paraId="007E08A5" w14:textId="77777777" w:rsidR="00D25C89" w:rsidRPr="00E8562B" w:rsidRDefault="00D25C89" w:rsidP="00B03562"/>
    <w:p w14:paraId="582431B9" w14:textId="3437C625" w:rsidR="00066CE6" w:rsidRDefault="0076486E" w:rsidP="008D4046">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rsidP="00B03562">
      <w:r>
        <w:t>Our framework uses a two-step approach</w:t>
      </w:r>
      <w:r w:rsidR="007B019E">
        <w:t>:</w:t>
      </w:r>
      <w:r>
        <w:t xml:space="preserve"> </w:t>
      </w:r>
      <w:r w:rsidR="007B019E">
        <w:t>F</w:t>
      </w:r>
      <w:r>
        <w:t>irst</w:t>
      </w:r>
      <w:r w:rsidR="007B019E">
        <w:t xml:space="preserve"> we</w:t>
      </w:r>
      <w:r>
        <w:t xml:space="preserve"> evaluat</w:t>
      </w:r>
      <w:r w:rsidR="007B019E">
        <w:t>e</w:t>
      </w:r>
      <w:r>
        <w:t xml:space="preserve"> systems-level yield risks and subsequently systems level economic risks. For both yield </w:t>
      </w:r>
      <w:r w:rsidR="001C73F0">
        <w:t xml:space="preserve">risks </w:t>
      </w:r>
      <w:r>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 xml:space="preserve">an adaptation option is suitable for risk 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w:t>
      </w:r>
      <w:proofErr w:type="gramStart"/>
      <w:r w:rsidR="0066475C">
        <w:t xml:space="preserve">– </w:t>
      </w:r>
      <w:r w:rsidR="004877DF">
        <w:t xml:space="preserve"> we</w:t>
      </w:r>
      <w:proofErr w:type="gramEnd"/>
      <w:r w:rsidR="004877DF">
        <w:t xml:space="preserv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pPr>
        <w:pStyle w:val="Heading2"/>
        <w:pPrChange w:id="52" w:author="MKONDIWA, Maxwell (CIMMYT-India)" w:date="2024-02-15T13:49:00Z">
          <w:pPr>
            <w:pStyle w:val="Heading3"/>
          </w:pPr>
        </w:pPrChange>
      </w:pPr>
      <w:r w:rsidRPr="00256197">
        <w:t xml:space="preserve">2.2. </w:t>
      </w:r>
      <w:r w:rsidR="00FA7FCD">
        <w:t>Comparing the riskiness of two</w:t>
      </w:r>
      <w:r w:rsidR="00E36C30">
        <w:t xml:space="preserve"> agronomic adaptation options</w:t>
      </w:r>
    </w:p>
    <w:p w14:paraId="6E91253F" w14:textId="5ABDA82E"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 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 xml:space="preserve">SOSD provides an estimate of </w:t>
      </w:r>
      <w:r w:rsidR="00E36C30">
        <w:rPr>
          <w:rFonts w:cs="Times New Roman"/>
        </w:rPr>
        <w:lastRenderedPageBreak/>
        <w:t>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w:t>
      </w:r>
      <w:proofErr w:type="spellStart"/>
      <w:r w:rsidR="00E36C30">
        <w:rPr>
          <w:rFonts w:cs="Times New Roman"/>
        </w:rPr>
        <w:t>i</w:t>
      </w:r>
      <w:proofErr w:type="spellEnd"/>
      <w:r w:rsidR="00E36C30">
        <w:rPr>
          <w:rFonts w:cs="Times New Roman"/>
        </w:rPr>
        <w:t>)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583661CF"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w:t>
      </w:r>
      <w:proofErr w:type="gramStart"/>
      <w:r>
        <w:rPr>
          <w:rFonts w:eastAsiaTheme="minorEastAsia" w:cs="Times New Roman"/>
        </w:rPr>
        <w:t>more risky</w:t>
      </w:r>
      <w:proofErr w:type="gramEnd"/>
      <w:r>
        <w:rPr>
          <w:rFonts w:eastAsiaTheme="minorEastAsia" w:cs="Times New Roman"/>
        </w:rPr>
        <w:t xml:space="preserve">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drawing>
          <wp:inline distT="0" distB="0" distL="0" distR="0" wp14:anchorId="5B12E391" wp14:editId="1983FE41">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lastRenderedPageBreak/>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and standard deviation (</w:t>
      </w:r>
      <w:proofErr w:type="spellStart"/>
      <w:r w:rsidR="00E169D3" w:rsidRPr="00B03562">
        <w:rPr>
          <w:rFonts w:cs="Times New Roman"/>
          <w:sz w:val="20"/>
          <w:szCs w:val="20"/>
        </w:rPr>
        <w:t>sd</w:t>
      </w:r>
      <w:proofErr w:type="spellEnd"/>
      <w:r w:rsidR="00E169D3" w:rsidRPr="00B03562">
        <w:rPr>
          <w:rFonts w:cs="Times New Roman"/>
          <w:sz w:val="20"/>
          <w:szCs w:val="20"/>
        </w:rPr>
        <w:t xml:space="preserve">).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6,sd=0.8), Q=</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5,sd=1), F=</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3,b=9, mean=5,sd=2). </w:t>
      </w:r>
    </w:p>
    <w:p w14:paraId="6D2C3AF6" w14:textId="08D6D3F0"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9F5123">
        <w:rPr>
          <w:rFonts w:eastAsiaTheme="minorEastAsia"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9F5123">
        <w:rPr>
          <w:rFonts w:eastAsiaTheme="minorEastAsia" w:cs="Times New Roman"/>
          <w:noProof/>
        </w:rPr>
        <w:t>Hurley et al.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 averse farmer will prefer</w:t>
      </w:r>
      <w:r w:rsidR="00356F0E" w:rsidRPr="00B03562">
        <w:rPr>
          <w:rFonts w:eastAsiaTheme="minorEastAsia" w:cs="Times New Roman"/>
        </w:rPr>
        <w:t xml:space="preserve"> the new technology</w:t>
      </w:r>
      <w:r w:rsidR="00130192" w:rsidRPr="00B03562">
        <w:rPr>
          <w:rFonts w:eastAsiaTheme="minorEastAsia" w:cs="Times New Roman"/>
        </w:rPr>
        <w:t xml:space="preserve">. Conversely, if both lower bound and upper bound are negative, then any risk 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proofErr w:type="gramStart"/>
      <w:r w:rsidR="007223BB" w:rsidRPr="00B03562">
        <w:rPr>
          <w:rFonts w:eastAsiaTheme="minorEastAsia" w:cs="Times New Roman"/>
        </w:rPr>
        <w:t>If</w:t>
      </w:r>
      <w:proofErr w:type="gramEnd"/>
      <w:r w:rsidR="007223BB" w:rsidRPr="00B03562">
        <w:rPr>
          <w:rFonts w:eastAsiaTheme="minorEastAsia" w:cs="Times New Roman"/>
        </w:rPr>
        <w:t xml:space="preserve">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53F4B0B7"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2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w:t>
      </w:r>
      <w:proofErr w:type="spellStart"/>
      <w:r w:rsidR="00AB7958" w:rsidRPr="00B03562">
        <w:rPr>
          <w:rFonts w:eastAsiaTheme="minorEastAsia" w:cs="Times New Roman"/>
        </w:rPr>
        <w:t>G as</w:t>
      </w:r>
      <w:proofErr w:type="spellEnd"/>
      <w:r w:rsidR="00AB7958" w:rsidRPr="00B03562">
        <w:rPr>
          <w:rFonts w:eastAsiaTheme="minorEastAsia" w:cs="Times New Roman"/>
        </w:rPr>
        <w:t xml:space="preserve"> well as F and G. </w:t>
      </w:r>
    </w:p>
    <w:p w14:paraId="2002904B" w14:textId="76550EF6" w:rsidR="00EC0816" w:rsidRPr="00B03562" w:rsidRDefault="00EC0816" w:rsidP="00EC0816">
      <w:pPr>
        <w:spacing w:line="276" w:lineRule="auto"/>
        <w:rPr>
          <w:rFonts w:cs="Times New Roman"/>
          <w:sz w:val="20"/>
          <w:szCs w:val="20"/>
        </w:rPr>
      </w:pPr>
      <w:r w:rsidRPr="00B03562">
        <w:rPr>
          <w:rFonts w:cs="Times New Roman"/>
          <w:sz w:val="20"/>
          <w:szCs w:val="20"/>
        </w:rPr>
        <w:t xml:space="preserve">Table </w:t>
      </w:r>
      <w:ins w:id="53" w:author="MKONDIWA, Maxwell (CIMMYT-India)" w:date="2024-02-26T11:25:00Z">
        <w:r w:rsidR="0076212A">
          <w:rPr>
            <w:rFonts w:cs="Times New Roman"/>
            <w:sz w:val="20"/>
            <w:szCs w:val="20"/>
          </w:rPr>
          <w:t>1</w:t>
        </w:r>
      </w:ins>
      <w:del w:id="54" w:author="MKONDIWA, Maxwell (CIMMYT-India)" w:date="2024-02-26T11:25:00Z">
        <w:r w:rsidRPr="00B03562" w:rsidDel="0076212A">
          <w:rPr>
            <w:rFonts w:cs="Times New Roman"/>
            <w:sz w:val="20"/>
            <w:szCs w:val="20"/>
          </w:rPr>
          <w:delText>2</w:delText>
        </w:r>
      </w:del>
      <w:r w:rsidRPr="00B03562">
        <w:rPr>
          <w:rFonts w:cs="Times New Roman"/>
          <w:sz w:val="20"/>
          <w:szCs w:val="20"/>
        </w:rPr>
        <w:t xml:space="preserve">: Hypothetical distributions and willingness to pay </w:t>
      </w:r>
      <w:proofErr w:type="gramStart"/>
      <w:r w:rsidRPr="00B03562">
        <w:rPr>
          <w:rFonts w:cs="Times New Roman"/>
          <w:sz w:val="20"/>
          <w:szCs w:val="20"/>
        </w:rPr>
        <w:t>bounds</w:t>
      </w:r>
      <w:proofErr w:type="gramEnd"/>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15DCF5C" w:rsidR="00EC0816" w:rsidRPr="00B03562" w:rsidRDefault="00EC0816" w:rsidP="00742559">
            <w:pPr>
              <w:spacing w:line="240" w:lineRule="auto"/>
              <w:rPr>
                <w:rFonts w:cs="Times New Roman"/>
                <w:sz w:val="20"/>
                <w:szCs w:val="20"/>
              </w:rPr>
            </w:pPr>
            <w:r w:rsidRPr="00B03562">
              <w:rPr>
                <w:rFonts w:cs="Times New Roman"/>
                <w:sz w:val="20"/>
                <w:szCs w:val="20"/>
              </w:rPr>
              <w:t>WTP lower bound (t</w:t>
            </w:r>
            <w:ins w:id="55"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03B62604" w:rsidR="00EC0816" w:rsidRPr="00B03562" w:rsidRDefault="00EC0816" w:rsidP="00742559">
            <w:pPr>
              <w:spacing w:line="240" w:lineRule="auto"/>
              <w:rPr>
                <w:rFonts w:cs="Times New Roman"/>
                <w:sz w:val="20"/>
                <w:szCs w:val="20"/>
              </w:rPr>
            </w:pPr>
            <w:r w:rsidRPr="00B03562">
              <w:rPr>
                <w:rFonts w:cs="Times New Roman"/>
                <w:sz w:val="20"/>
                <w:szCs w:val="20"/>
              </w:rPr>
              <w:t>WTP upper bound (t</w:t>
            </w:r>
            <w:ins w:id="56"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G </w:t>
            </w:r>
            <w:del w:id="57" w:author="MKONDIWA, Maxwell (CIMMYT-India)" w:date="2024-02-25T15:50:00Z">
              <w:r w:rsidRPr="00B03562" w:rsidDel="00083536">
                <w:rPr>
                  <w:rFonts w:cs="Times New Roman"/>
                  <w:sz w:val="20"/>
                  <w:szCs w:val="20"/>
                </w:rPr>
                <w:delText>F/</w:delText>
              </w:r>
            </w:del>
            <w:r w:rsidRPr="00B03562">
              <w:rPr>
                <w:rFonts w:cs="Times New Roman"/>
                <w:sz w:val="20"/>
                <w:szCs w:val="20"/>
              </w:rPr>
              <w:t xml:space="preserve">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61028F58" w:rsidR="00F53458" w:rsidRDefault="009E6B02" w:rsidP="00C60093">
      <w:pPr>
        <w:jc w:val="both"/>
        <w:rPr>
          <w:rFonts w:cs="Times New Roman"/>
        </w:rPr>
      </w:pPr>
      <w:r w:rsidRPr="00B03562">
        <w:rPr>
          <w:rFonts w:cs="Times New Roman"/>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w:t>
      </w:r>
      <w:r w:rsidRPr="00B03562">
        <w:rPr>
          <w:rFonts w:cs="Times New Roman"/>
        </w:rPr>
        <w:lastRenderedPageBreak/>
        <w:t>is the amount of money that they would accept just to be indifferent between the new strategy and their existing strategy</w:t>
      </w:r>
      <w:ins w:id="58" w:author="MKONDIWA, Maxwell (CIMMYT-India)" w:date="2024-02-25T15:50:00Z">
        <w:r w:rsidR="00492F2B">
          <w:rPr>
            <w:rStyle w:val="FootnoteReference"/>
            <w:rFonts w:cs="Times New Roman"/>
          </w:rPr>
          <w:footnoteReference w:id="3"/>
        </w:r>
      </w:ins>
      <w:r w:rsidRPr="00B03562">
        <w:rPr>
          <w:rFonts w:cs="Times New Roman"/>
        </w:rPr>
        <w:t xml:space="preserve">. </w:t>
      </w:r>
    </w:p>
    <w:p w14:paraId="54BBCA2D" w14:textId="6AFFE355" w:rsidR="00F53458" w:rsidRPr="00256197" w:rsidRDefault="00F53458" w:rsidP="008D4046">
      <w:pPr>
        <w:pStyle w:val="Heading2"/>
      </w:pPr>
      <w:r w:rsidRPr="00256197">
        <w:t>2.</w:t>
      </w:r>
      <w:r w:rsidR="00C76415">
        <w:t>3</w:t>
      </w:r>
      <w:r w:rsidRPr="00256197">
        <w:t>. APSIM spatially gridded crop model scenarios</w:t>
      </w:r>
    </w:p>
    <w:p w14:paraId="434802E1" w14:textId="05FBC165"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 </w:instrTex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Montes et al. (2023); Urfels et al. (2022)</w:t>
      </w:r>
      <w:r w:rsidR="009F5123">
        <w:rPr>
          <w:rFonts w:cs="Times New Roman"/>
        </w:rPr>
        <w:fldChar w:fldCharType="end"/>
      </w:r>
      <w:commentRangeStart w:id="63"/>
      <w:r w:rsidRPr="00450E8D">
        <w:rPr>
          <w:rStyle w:val="FootnoteReference"/>
          <w:rFonts w:cs="Times New Roman"/>
        </w:rPr>
        <w:footnoteReference w:id="4"/>
      </w:r>
      <w:r w:rsidRPr="00450E8D">
        <w:rPr>
          <w:rFonts w:cs="Times New Roman"/>
        </w:rPr>
        <w:t xml:space="preserve">. </w:t>
      </w:r>
      <w:commentRangeEnd w:id="63"/>
      <w:r w:rsidRPr="00256197">
        <w:rPr>
          <w:rStyle w:val="CommentReference"/>
          <w:rFonts w:cs="Times New Roman"/>
          <w:lang w:val="en-US"/>
        </w:rPr>
        <w:commentReference w:id="63"/>
      </w:r>
      <w:ins w:id="64" w:author="MKONDIWA, Maxwell (CIMMYT-India)" w:date="2024-02-25T22:05:00Z">
        <w:r w:rsidR="003740B2">
          <w:rPr>
            <w:rFonts w:cs="Times New Roman"/>
          </w:rPr>
          <w:t xml:space="preserve">The model was run </w:t>
        </w:r>
        <w:r w:rsidR="00DF1C41">
          <w:rPr>
            <w:rFonts w:cs="Times New Roman"/>
          </w:rPr>
          <w:t xml:space="preserve">using </w:t>
        </w:r>
      </w:ins>
      <m:oMath>
        <m:r>
          <w:ins w:id="65" w:author="MKONDIWA, Maxwell (CIMMYT-India)" w:date="2024-02-25T22:05:00Z">
            <w:rPr>
              <w:rFonts w:ascii="Cambria Math" w:hAnsi="Cambria Math" w:cs="Times New Roman"/>
            </w:rPr>
            <m:t>0.05</m:t>
          </w:ins>
        </m:r>
        <m:r>
          <w:ins w:id="66" w:author="MKONDIWA, Maxwell (CIMMYT-India)" w:date="2024-02-25T22:06:00Z">
            <w:rPr>
              <w:rFonts w:ascii="Cambria Math" w:hAnsi="Cambria Math" w:cs="Times New Roman"/>
            </w:rPr>
            <m:t>°×0.05°</m:t>
          </w:ins>
        </m:r>
      </m:oMath>
      <w:ins w:id="67" w:author="MKONDIWA, Maxwell (CIMMYT-India)" w:date="2024-02-25T22:08:00Z">
        <w:r w:rsidR="00774DC9">
          <w:rPr>
            <w:rFonts w:eastAsiaTheme="minorEastAsia" w:cs="Times New Roman"/>
          </w:rPr>
          <w:t xml:space="preserve"> spatial resolution input data. </w:t>
        </w:r>
      </w:ins>
      <w:r w:rsidRPr="00450E8D">
        <w:rPr>
          <w:rFonts w:cs="Times New Roman"/>
        </w:rPr>
        <w:t>We use s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Pr="00450E8D">
        <w:rPr>
          <w:rFonts w:cs="Times New Roman"/>
        </w:rPr>
        <w:t xml:space="preserve">. The scenarios correspond to variation in irrigation, varietal </w:t>
      </w:r>
      <w:proofErr w:type="gramStart"/>
      <w:r w:rsidRPr="00450E8D">
        <w:rPr>
          <w:rFonts w:cs="Times New Roman"/>
        </w:rPr>
        <w:t>duration</w:t>
      </w:r>
      <w:proofErr w:type="gramEnd"/>
      <w:r w:rsidRPr="00450E8D">
        <w:rPr>
          <w:rFonts w:cs="Times New Roman"/>
        </w:rPr>
        <w:t xml:space="preserve"> and the planting of rice at the onset of the monsoon. Table </w:t>
      </w:r>
      <w:ins w:id="68" w:author="MKONDIWA, Maxwell (CIMMYT-India)" w:date="2024-02-26T11:26:00Z">
        <w:r w:rsidR="00B930B4">
          <w:rPr>
            <w:rFonts w:cs="Times New Roman"/>
          </w:rPr>
          <w:t>2</w:t>
        </w:r>
      </w:ins>
      <w:del w:id="69" w:author="MKONDIWA, Maxwell (CIMMYT-India)" w:date="2024-02-26T11:26:00Z">
        <w:r w:rsidRPr="00450E8D" w:rsidDel="00B930B4">
          <w:rPr>
            <w:rFonts w:cs="Times New Roman"/>
          </w:rPr>
          <w:delText>1</w:delText>
        </w:r>
      </w:del>
      <w:r w:rsidRPr="00450E8D">
        <w:rPr>
          <w:rFonts w:cs="Times New Roman"/>
        </w:rPr>
        <w:t xml:space="preserve"> shows the details for the scenarios. </w:t>
      </w:r>
      <w:ins w:id="70" w:author="MKONDIWA, Maxwell (CIMMYT-India)" w:date="2024-02-25T18:12:00Z">
        <w:r w:rsidR="00F43887">
          <w:rPr>
            <w:rFonts w:cs="Times New Roman"/>
          </w:rPr>
          <w:t>We used the fixed long (S1) scenario as the baseline scenario. This scenario</w:t>
        </w:r>
        <w:r w:rsidR="00890A4F">
          <w:rPr>
            <w:rFonts w:cs="Times New Roman"/>
          </w:rPr>
          <w:t xml:space="preserve"> involves planting lon</w:t>
        </w:r>
      </w:ins>
      <w:ins w:id="71" w:author="MKONDIWA, Maxwell (CIMMYT-India)" w:date="2024-02-25T18:13:00Z">
        <w:r w:rsidR="00890A4F">
          <w:rPr>
            <w:rFonts w:cs="Times New Roman"/>
          </w:rPr>
          <w:t>g duration rice variety at a fixed recommended date based on a state recommendation. We considered this as the baseline scenario instead of the farmer pract</w:t>
        </w:r>
      </w:ins>
      <w:ins w:id="72" w:author="MKONDIWA, Maxwell (CIMMYT-India)" w:date="2024-02-25T18:14:00Z">
        <w:r w:rsidR="00890A4F">
          <w:rPr>
            <w:rFonts w:cs="Times New Roman"/>
          </w:rPr>
          <w:t xml:space="preserve">ice (S0) because </w:t>
        </w:r>
      </w:ins>
      <w:ins w:id="73" w:author="MKONDIWA, Maxwell (CIMMYT-India)" w:date="2024-02-25T22:07:00Z">
        <w:r w:rsidR="004615D8">
          <w:rPr>
            <w:rFonts w:cs="Times New Roman"/>
          </w:rPr>
          <w:t>S1</w:t>
        </w:r>
        <w:r w:rsidR="008C5B27">
          <w:rPr>
            <w:rFonts w:cs="Times New Roman"/>
          </w:rPr>
          <w:t xml:space="preserve"> </w:t>
        </w:r>
      </w:ins>
      <w:ins w:id="74" w:author="MKONDIWA, Maxwell (CIMMYT-India)" w:date="2024-02-25T18:14:00Z">
        <w:r w:rsidR="00890A4F">
          <w:rPr>
            <w:rFonts w:cs="Times New Roman"/>
          </w:rPr>
          <w:t>ha</w:t>
        </w:r>
      </w:ins>
      <w:ins w:id="75" w:author="MKONDIWA, Maxwell (CIMMYT-India)" w:date="2024-02-25T22:07:00Z">
        <w:r w:rsidR="004A25AA">
          <w:rPr>
            <w:rFonts w:cs="Times New Roman"/>
          </w:rPr>
          <w:t>d</w:t>
        </w:r>
      </w:ins>
      <w:ins w:id="76" w:author="MKONDIWA, Maxwell (CIMMYT-India)" w:date="2024-02-25T18:14:00Z">
        <w:r w:rsidR="0040109B">
          <w:rPr>
            <w:rFonts w:cs="Times New Roman"/>
          </w:rPr>
          <w:t xml:space="preserve"> observations for all pixels </w:t>
        </w:r>
        <w:proofErr w:type="gramStart"/>
        <w:r w:rsidR="0040109B">
          <w:rPr>
            <w:rFonts w:cs="Times New Roman"/>
          </w:rPr>
          <w:t>in the area of</w:t>
        </w:r>
        <w:proofErr w:type="gramEnd"/>
        <w:r w:rsidR="0040109B">
          <w:rPr>
            <w:rFonts w:cs="Times New Roman"/>
          </w:rPr>
          <w:t xml:space="preserve"> interest unlike the farmer practice which due to limitations of data </w:t>
        </w:r>
      </w:ins>
      <w:ins w:id="77" w:author="MKONDIWA, Maxwell (CIMMYT-India)" w:date="2024-02-25T18:15:00Z">
        <w:r w:rsidR="0040109B">
          <w:rPr>
            <w:rFonts w:cs="Times New Roman"/>
          </w:rPr>
          <w:t>had a limited number of pixels</w:t>
        </w:r>
        <w:r w:rsidR="002D5D93">
          <w:rPr>
            <w:rStyle w:val="FootnoteReference"/>
            <w:rFonts w:cs="Times New Roman"/>
          </w:rPr>
          <w:footnoteReference w:id="5"/>
        </w:r>
        <w:r w:rsidR="0040109B">
          <w:rPr>
            <w:rFonts w:cs="Times New Roman"/>
          </w:rPr>
          <w:t>.</w:t>
        </w:r>
      </w:ins>
    </w:p>
    <w:p w14:paraId="3CA3461C" w14:textId="472C2560" w:rsidR="00F53458" w:rsidRPr="00450E8D" w:rsidRDefault="00F53458" w:rsidP="00F53458">
      <w:pPr>
        <w:rPr>
          <w:rFonts w:cs="Times New Roman"/>
        </w:rPr>
      </w:pPr>
      <w:r w:rsidRPr="00450E8D">
        <w:rPr>
          <w:rFonts w:cs="Times New Roman"/>
        </w:rPr>
        <w:t xml:space="preserve">Table </w:t>
      </w:r>
      <w:ins w:id="92" w:author="MKONDIWA, Maxwell (CIMMYT-India)" w:date="2024-02-26T11:25:00Z">
        <w:r w:rsidR="0076212A">
          <w:rPr>
            <w:rFonts w:cs="Times New Roman"/>
          </w:rPr>
          <w:t>2</w:t>
        </w:r>
      </w:ins>
      <w:del w:id="93" w:author="MKONDIWA, Maxwell (CIMMYT-India)" w:date="2024-02-26T11:25:00Z">
        <w:r w:rsidRPr="00450E8D" w:rsidDel="0076212A">
          <w:rPr>
            <w:rFonts w:cs="Times New Roman"/>
          </w:rPr>
          <w:delText>1</w:delText>
        </w:r>
      </w:del>
      <w:r w:rsidRPr="00450E8D">
        <w:rPr>
          <w:rFonts w:cs="Times New Roman"/>
        </w:rPr>
        <w:t>: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5A7233" w:rsidRDefault="00F53458" w:rsidP="00450E8D">
            <w:pPr>
              <w:spacing w:line="240" w:lineRule="auto"/>
              <w:rPr>
                <w:rFonts w:cs="Times New Roman"/>
                <w:b/>
                <w:bCs/>
                <w:rPrChange w:id="94" w:author="MKONDIWA, Maxwell (CIMMYT-India)" w:date="2024-02-25T18:11:00Z">
                  <w:rPr>
                    <w:rFonts w:cs="Times New Roman"/>
                  </w:rPr>
                </w:rPrChange>
              </w:rPr>
            </w:pPr>
            <w:r w:rsidRPr="005A7233">
              <w:rPr>
                <w:rFonts w:cs="Times New Roman"/>
                <w:b/>
                <w:bCs/>
                <w:rPrChange w:id="95" w:author="MKONDIWA, Maxwell (CIMMYT-India)" w:date="2024-02-25T18:11:00Z">
                  <w:rPr>
                    <w:rFonts w:cs="Times New Roman"/>
                  </w:rPr>
                </w:rPrChange>
              </w:rPr>
              <w:t>S1</w:t>
            </w:r>
          </w:p>
        </w:tc>
        <w:tc>
          <w:tcPr>
            <w:tcW w:w="1260" w:type="pct"/>
          </w:tcPr>
          <w:p w14:paraId="3A966518" w14:textId="007B5416" w:rsidR="00F53458" w:rsidRPr="005A7233" w:rsidRDefault="00F53458" w:rsidP="00450E8D">
            <w:pPr>
              <w:spacing w:line="240" w:lineRule="auto"/>
              <w:rPr>
                <w:rFonts w:cs="Times New Roman"/>
                <w:b/>
                <w:bCs/>
                <w:rPrChange w:id="96" w:author="MKONDIWA, Maxwell (CIMMYT-India)" w:date="2024-02-25T18:11:00Z">
                  <w:rPr>
                    <w:rFonts w:cs="Times New Roman"/>
                  </w:rPr>
                </w:rPrChange>
              </w:rPr>
            </w:pPr>
            <w:r w:rsidRPr="005A7233">
              <w:rPr>
                <w:rFonts w:cs="Times New Roman"/>
                <w:b/>
                <w:bCs/>
                <w:rPrChange w:id="97" w:author="MKONDIWA, Maxwell (CIMMYT-India)" w:date="2024-02-25T18:11:00Z">
                  <w:rPr>
                    <w:rFonts w:cs="Times New Roman"/>
                  </w:rPr>
                </w:rPrChange>
              </w:rPr>
              <w:t>Fixed long (baseline</w:t>
            </w:r>
            <w:ins w:id="98" w:author="MKONDIWA, Maxwell (CIMMYT-India)" w:date="2024-02-25T18:11:00Z">
              <w:r w:rsidR="005A7233" w:rsidRPr="005A7233">
                <w:rPr>
                  <w:rFonts w:cs="Times New Roman"/>
                  <w:b/>
                  <w:bCs/>
                  <w:rPrChange w:id="99" w:author="MKONDIWA, Maxwell (CIMMYT-India)" w:date="2024-02-25T18:11:00Z">
                    <w:rPr>
                      <w:rFonts w:cs="Times New Roman"/>
                    </w:rPr>
                  </w:rPrChange>
                </w:rPr>
                <w:t xml:space="preserve"> scenario</w:t>
              </w:r>
            </w:ins>
            <w:r w:rsidRPr="005A7233">
              <w:rPr>
                <w:rFonts w:cs="Times New Roman"/>
                <w:b/>
                <w:bCs/>
                <w:rPrChange w:id="100" w:author="MKONDIWA, Maxwell (CIMMYT-India)" w:date="2024-02-25T18:11:00Z">
                  <w:rPr>
                    <w:rFonts w:cs="Times New Roman"/>
                  </w:rPr>
                </w:rPrChange>
              </w:rPr>
              <w:t>)</w:t>
            </w:r>
          </w:p>
        </w:tc>
        <w:tc>
          <w:tcPr>
            <w:tcW w:w="2374" w:type="pct"/>
          </w:tcPr>
          <w:p w14:paraId="36B10B95" w14:textId="77777777" w:rsidR="00F53458" w:rsidRPr="005A7233" w:rsidRDefault="00F53458" w:rsidP="00450E8D">
            <w:pPr>
              <w:spacing w:line="240" w:lineRule="auto"/>
              <w:rPr>
                <w:rFonts w:cs="Times New Roman"/>
                <w:b/>
                <w:bCs/>
                <w:rPrChange w:id="101" w:author="MKONDIWA, Maxwell (CIMMYT-India)" w:date="2024-02-25T18:11:00Z">
                  <w:rPr>
                    <w:rFonts w:cs="Times New Roman"/>
                  </w:rPr>
                </w:rPrChange>
              </w:rPr>
            </w:pPr>
            <w:r w:rsidRPr="005A7233">
              <w:rPr>
                <w:rFonts w:cs="Times New Roman"/>
                <w:b/>
                <w:bCs/>
                <w:rPrChange w:id="102" w:author="MKONDIWA, Maxwell (CIMMYT-India)" w:date="2024-02-25T18:11:00Z">
                  <w:rPr>
                    <w:rFonts w:cs="Times New Roman"/>
                  </w:rPr>
                </w:rPrChange>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8D4046">
      <w:pPr>
        <w:pStyle w:val="Heading2"/>
      </w:pPr>
    </w:p>
    <w:p w14:paraId="46157D64" w14:textId="738402AF" w:rsidR="00F53458" w:rsidRPr="00256197" w:rsidRDefault="00F53458" w:rsidP="00F53458">
      <w:pPr>
        <w:rPr>
          <w:rFonts w:cs="Times New Roman"/>
        </w:rPr>
      </w:pPr>
      <w:r w:rsidRPr="00256197">
        <w:rPr>
          <w:rFonts w:cs="Times New Roman"/>
        </w:rPr>
        <w:t xml:space="preserve">We supplement the APSIM model results with spatially gridded rice and wheat prices from the </w:t>
      </w:r>
      <w:r>
        <w:rPr>
          <w:rFonts w:cs="Times New Roman"/>
        </w:rPr>
        <w:t xml:space="preserve">Landscape Crop Assessment Survey (LCAS; </w:t>
      </w:r>
      <w:hyperlink r:id="rId15" w:history="1">
        <w:r w:rsidRPr="001A4D3F">
          <w:rPr>
            <w:rStyle w:val="Hyperlink"/>
            <w:rFonts w:cs="Times New Roman"/>
          </w:rPr>
          <w:t>https://systems-agronomy.github.io/lcas/</w:t>
        </w:r>
      </w:hyperlink>
      <w:r>
        <w:rPr>
          <w:rFonts w:cs="Times New Roman"/>
        </w:rPr>
        <w:t>)</w:t>
      </w:r>
      <w:r w:rsidRPr="00256197">
        <w:rPr>
          <w:rFonts w:cs="Times New Roman"/>
        </w:rPr>
        <w:t xml:space="preserve"> data interpolated using a random forest model</w:t>
      </w:r>
      <w:r w:rsidR="005C3ED8">
        <w:rPr>
          <w:rFonts w:cs="Times New Roman"/>
        </w:rPr>
        <w:t xml:space="preserve"> based on population density</w:t>
      </w:r>
      <w:r w:rsidRPr="00256197">
        <w:rPr>
          <w:rFonts w:cs="Times New Roman"/>
        </w:rPr>
        <w:t xml:space="preserve"> </w:t>
      </w:r>
      <w:commentRangeStart w:id="103"/>
      <w:r w:rsidRPr="00256197">
        <w:rPr>
          <w:rFonts w:cs="Times New Roman"/>
        </w:rPr>
        <w:t xml:space="preserve">and back of the envelope </w:t>
      </w:r>
      <w:r w:rsidRPr="00256197">
        <w:rPr>
          <w:rFonts w:cs="Times New Roman"/>
        </w:rPr>
        <w:lastRenderedPageBreak/>
        <w:t xml:space="preserve">spatially gridded irrigation </w:t>
      </w:r>
      <w:commentRangeEnd w:id="103"/>
      <w:r>
        <w:rPr>
          <w:rStyle w:val="CommentReference"/>
          <w:lang w:val="en-US"/>
        </w:rPr>
        <w:commentReference w:id="103"/>
      </w:r>
      <w:r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rsidP="00045981">
      <w:pPr>
        <w:pStyle w:val="Heading2"/>
        <w:rPr>
          <w:rFonts w:eastAsiaTheme="minorEastAsia"/>
        </w:rPr>
        <w:pPrChange w:id="104" w:author="MKONDIWA, Maxwell (CIMMYT-India)" w:date="2024-02-25T22:03:00Z">
          <w:pPr>
            <w:pStyle w:val="Heading3"/>
          </w:pPr>
        </w:pPrChange>
      </w:pPr>
      <w:r w:rsidRPr="00256197">
        <w:rPr>
          <w:rFonts w:eastAsiaTheme="minorEastAsia"/>
        </w:rPr>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736F4045"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 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3A6789">
      <w:pPr>
        <w:pStyle w:val="Heading1"/>
      </w:pPr>
      <w:r w:rsidRPr="00256197">
        <w:lastRenderedPageBreak/>
        <w:t xml:space="preserve">3. </w:t>
      </w:r>
      <w:r w:rsidR="00FD17C2" w:rsidRPr="00256197">
        <w:t xml:space="preserve">Results </w:t>
      </w:r>
    </w:p>
    <w:p w14:paraId="0DBE0E55" w14:textId="0E019A0B" w:rsidR="006B064B" w:rsidRPr="00D76BF6" w:rsidRDefault="00E8562B" w:rsidP="00B03562">
      <w:r>
        <w:t xml:space="preserve">Here we present </w:t>
      </w:r>
      <w:r w:rsidR="00AD0E38">
        <w:t>our results</w:t>
      </w:r>
      <w:r>
        <w:t xml:space="preserve"> to 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Our results are in line with previous analyses </w: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r w:rsidR="009F5123">
        <w:t xml:space="preserve"> </w:t>
      </w:r>
      <w:r w:rsidR="003E0B75">
        <w:t>and provide additional evidence on the riskiness of different rice planting strategies that have not previously been considered</w:t>
      </w:r>
      <w:r w:rsidR="007B019E">
        <w:t xml:space="preserve"> and allow identification of the that outperformance other strategies without increased downside risk in each grid cell</w:t>
      </w:r>
      <w:r w:rsidR="003E0B75">
        <w:t>.</w:t>
      </w:r>
    </w:p>
    <w:p w14:paraId="25E3058F" w14:textId="0C175558" w:rsidR="00D76BF6" w:rsidRDefault="0024547E" w:rsidP="008D4046">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w:t>
      </w:r>
      <w:proofErr w:type="gramStart"/>
      <w:r w:rsidR="00AD0E38">
        <w:t>IGP</w:t>
      </w:r>
      <w:proofErr w:type="gramEnd"/>
    </w:p>
    <w:p w14:paraId="2F79ACC1" w14:textId="7631B6F4" w:rsidR="00653324" w:rsidRPr="00653324" w:rsidRDefault="007B019E" w:rsidP="00B03562">
      <w:r>
        <w:t>Figure 2 and 3</w:t>
      </w:r>
      <w:r w:rsidR="00653324">
        <w:t xml:space="preserve"> provide</w:t>
      </w:r>
      <w:r w:rsidR="00AD0E38">
        <w:t xml:space="preserve"> a geographical </w:t>
      </w:r>
      <w:r w:rsidR="00653324">
        <w:t>overview</w:t>
      </w:r>
      <w:r w:rsidR="00AD0E38">
        <w:t xml:space="preserve"> </w:t>
      </w:r>
      <w:proofErr w:type="gramStart"/>
      <w:r w:rsidR="00AD0E38">
        <w:t xml:space="preserve">of </w:t>
      </w:r>
      <w:r w:rsidR="00653324">
        <w:t xml:space="preserve"> where</w:t>
      </w:r>
      <w:proofErr w:type="gramEnd"/>
      <w:r w:rsidR="00653324">
        <w:t xml:space="preserv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653324">
        <w:t xml:space="preserve">, our risk-based framework allows </w:t>
      </w:r>
      <w:r w:rsidR="00AD0E38">
        <w:t>u</w:t>
      </w:r>
      <w:r w:rsidR="00653324">
        <w:t>s to identify spatially demarcated zones where risk averse farmers might want to switch strategies and where multiple strategies can work similarly well for risk 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774B4E">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7CB02C7"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 xml:space="preserve">onset </w:t>
      </w:r>
      <w:r w:rsidR="00A31F6E" w:rsidRPr="00B03562">
        <w:rPr>
          <w:rFonts w:cs="Times New Roman"/>
        </w:rPr>
        <w:t xml:space="preserve">as beneficial followed by </w:t>
      </w:r>
      <w:r w:rsidR="00F22B82">
        <w:rPr>
          <w:rFonts w:cs="Times New Roman"/>
        </w:rPr>
        <w:t>planting medium duration varieties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 xml:space="preserve">For farmer practic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xml:space="preserve">, </w:t>
      </w:r>
      <w:proofErr w:type="gramStart"/>
      <w:r w:rsidR="00471444" w:rsidRPr="00B03562">
        <w:rPr>
          <w:rFonts w:cs="Times New Roman"/>
        </w:rPr>
        <w:t>IGP</w:t>
      </w:r>
      <w:proofErr w:type="gramEnd"/>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proofErr w:type="gramStart"/>
      <w:r w:rsidR="009F7E7D" w:rsidRPr="00B03562">
        <w:rPr>
          <w:rFonts w:cs="Times New Roman"/>
        </w:rPr>
        <w:t>are</w:t>
      </w:r>
      <w:proofErr w:type="gramEnd"/>
      <w:r w:rsidR="009F7E7D" w:rsidRPr="00B03562">
        <w:rPr>
          <w:rFonts w:cs="Times New Roman"/>
        </w:rPr>
        <w:t xml:space="preserv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470180B6"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xml:space="preserve">, or neither better </w:t>
      </w:r>
      <w:proofErr w:type="gramStart"/>
      <w:r w:rsidR="00653324">
        <w:rPr>
          <w:rFonts w:cs="Times New Roman"/>
        </w:rPr>
        <w:t>or</w:t>
      </w:r>
      <w:proofErr w:type="gramEnd"/>
      <w:r w:rsidR="00653324">
        <w:rPr>
          <w:rFonts w:cs="Times New Roman"/>
        </w:rPr>
        <w:t xml:space="preserve">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Our </w:t>
      </w:r>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0E32FA88" w:rsidR="000F5A64" w:rsidRPr="00B03562" w:rsidRDefault="000F5A64" w:rsidP="00127A64">
      <w:pPr>
        <w:rPr>
          <w:rFonts w:cs="Times New Roman"/>
        </w:rPr>
      </w:pPr>
      <w:r w:rsidRPr="00B03562">
        <w:rPr>
          <w:rFonts w:cs="Times New Roman"/>
          <w:noProof/>
        </w:rPr>
        <w:lastRenderedPageBreak/>
        <w:drawing>
          <wp:inline distT="0" distB="0" distL="0" distR="0" wp14:anchorId="54C1E442" wp14:editId="2D5EA24D">
            <wp:extent cx="5731055" cy="7081520"/>
            <wp:effectExtent l="0" t="0" r="3175" b="5080"/>
            <wp:docPr id="274493455" name="Picture 274493455" descr="A collage of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93455" name="Picture 1" descr="A collage of map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0795" cy="7093556"/>
                    </a:xfrm>
                    <a:prstGeom prst="rect">
                      <a:avLst/>
                    </a:prstGeom>
                    <a:noFill/>
                  </pic:spPr>
                </pic:pic>
              </a:graphicData>
            </a:graphic>
          </wp:inline>
        </w:drawing>
      </w:r>
    </w:p>
    <w:p w14:paraId="521E3C98" w14:textId="4548C079" w:rsidR="002B1177" w:rsidRPr="00B03562" w:rsidRDefault="002B1177" w:rsidP="002B1177">
      <w:pPr>
        <w:rPr>
          <w:rFonts w:cs="Times New Roman"/>
        </w:rPr>
      </w:pPr>
      <w:r w:rsidRPr="00B03562">
        <w:rPr>
          <w:rFonts w:cs="Times New Roman"/>
        </w:rPr>
        <w:t xml:space="preserve">Figure 2: Willingness to pay </w:t>
      </w:r>
      <w:r w:rsidRPr="00B03562">
        <w:rPr>
          <w:rFonts w:cs="Times New Roman"/>
          <w:b/>
          <w:bCs/>
        </w:rPr>
        <w:t>(rice yield t</w:t>
      </w:r>
      <w:ins w:id="105" w:author="MKONDIWA, Maxwell (CIMMYT-India)" w:date="2024-02-25T18:01:00Z">
        <w:r w:rsidR="00C662D2">
          <w:rPr>
            <w:rFonts w:cs="Times New Roman"/>
            <w:b/>
            <w:bCs/>
          </w:rPr>
          <w:t>on</w:t>
        </w:r>
      </w:ins>
      <w:r w:rsidRPr="00B03562">
        <w:rPr>
          <w:rFonts w:cs="Times New Roman"/>
          <w:b/>
          <w:bCs/>
        </w:rPr>
        <w:t xml:space="preserve">/ha) </w:t>
      </w:r>
      <w:r w:rsidRPr="00B03562">
        <w:rPr>
          <w:rFonts w:cs="Times New Roman"/>
        </w:rPr>
        <w:t xml:space="preserve">for the strategy against a fixed long duration variety reference strategy using second order stochastic </w:t>
      </w:r>
      <w:proofErr w:type="gramStart"/>
      <w:r w:rsidRPr="00B03562">
        <w:rPr>
          <w:rFonts w:cs="Times New Roman"/>
        </w:rPr>
        <w:t>dominance</w:t>
      </w:r>
      <w:proofErr w:type="gramEnd"/>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774B4E">
      <w:pPr>
        <w:pStyle w:val="Heading3"/>
      </w:pPr>
      <w:r w:rsidRPr="00256197">
        <w:lastRenderedPageBreak/>
        <w:t xml:space="preserve">3.1.2. </w:t>
      </w:r>
      <w:r w:rsidR="00127A64" w:rsidRPr="00256197">
        <w:t>Wheat</w:t>
      </w:r>
      <w:r w:rsidR="00334015">
        <w:t xml:space="preserve"> yields and their risk</w:t>
      </w:r>
      <w:r w:rsidR="009D2DA9">
        <w:t>i</w:t>
      </w:r>
      <w:r w:rsidR="00334015">
        <w:t>ness</w:t>
      </w:r>
    </w:p>
    <w:p w14:paraId="3716BFAC" w14:textId="1CEB17E0" w:rsidR="003D4B1B" w:rsidRPr="00256197" w:rsidRDefault="00D82546" w:rsidP="00E07BB5">
      <w:pPr>
        <w:jc w:val="both"/>
        <w:rPr>
          <w:rFonts w:cs="Times New Roman"/>
        </w:rPr>
      </w:pPr>
      <w:r>
        <w:rPr>
          <w:rFonts w:cs="Times New Roman"/>
        </w:rPr>
        <w:t xml:space="preserve">Like in rice, our 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w:t>
      </w:r>
      <w:ins w:id="106" w:author="MKONDIWA, Maxwell (CIMMYT-India)" w:date="2024-02-25T18:01:00Z">
        <w:r w:rsidR="00C662D2">
          <w:rPr>
            <w:rFonts w:cs="Times New Roman"/>
          </w:rPr>
          <w:t>on</w:t>
        </w:r>
      </w:ins>
      <w:r w:rsidR="003D4B1B" w:rsidRPr="00256197">
        <w:rPr>
          <w:rFonts w:cs="Times New Roman"/>
        </w:rPr>
        <w: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w:t>
      </w:r>
      <w:proofErr w:type="gramStart"/>
      <w:r w:rsidR="00F22B82">
        <w:rPr>
          <w:rFonts w:cs="Times New Roman"/>
        </w:rPr>
        <w:t xml:space="preserve">planting </w:t>
      </w:r>
      <w:r w:rsidR="00114490" w:rsidRPr="00256197">
        <w:rPr>
          <w:rFonts w:cs="Times New Roman"/>
        </w:rPr>
        <w:t xml:space="preserve"> medium</w:t>
      </w:r>
      <w:proofErr w:type="gramEnd"/>
      <w:r w:rsidR="00F22B82">
        <w:rPr>
          <w:rFonts w:cs="Times New Roman"/>
        </w:rPr>
        <w:t xml:space="preserve"> duration varieties and state recommended calendar dates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6DB29E15"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w:t>
      </w:r>
      <w:ins w:id="107" w:author="MKONDIWA, Maxwell (CIMMYT-India)" w:date="2024-02-25T18:01:00Z">
        <w:r w:rsidR="00C662D2">
          <w:rPr>
            <w:rFonts w:cs="Times New Roman"/>
          </w:rPr>
          <w:t>on</w:t>
        </w:r>
      </w:ins>
      <w:del w:id="108" w:author="MKONDIWA, Maxwell (CIMMYT-India)" w:date="2024-02-25T18:00:00Z">
        <w:r w:rsidR="00EC6A09" w:rsidRPr="00B03562" w:rsidDel="00C662D2">
          <w:rPr>
            <w:rFonts w:cs="Times New Roman"/>
          </w:rPr>
          <w:delText>on</w:delText>
        </w:r>
      </w:del>
      <w:r w:rsidR="00EC6A09" w:rsidRPr="00B03562">
        <w:rPr>
          <w:rFonts w:cs="Times New Roman"/>
        </w:rPr>
        <w:t>/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proofErr w:type="gramStart"/>
      <w:r w:rsidR="00755795" w:rsidRPr="00B03562">
        <w:rPr>
          <w:rFonts w:cs="Times New Roman"/>
        </w:rPr>
        <w:t>IGP</w:t>
      </w:r>
      <w:proofErr w:type="gramEnd"/>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56F37A40" w:rsidR="00EA7E7B" w:rsidRPr="00B03562" w:rsidRDefault="00D82546" w:rsidP="00C60093">
      <w:pPr>
        <w:rPr>
          <w:rFonts w:cs="Times New Roman"/>
        </w:rPr>
      </w:pPr>
      <w:r>
        <w:rPr>
          <w:rFonts w:cs="Times New Roman"/>
        </w:rPr>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r w:rsidR="00EE27BD" w:rsidRPr="00B03562">
        <w:rPr>
          <w:rFonts w:cs="Times New Roman"/>
        </w:rPr>
        <w:t xml:space="preserve">whether they are worse, </w:t>
      </w:r>
      <w:proofErr w:type="gramStart"/>
      <w:r w:rsidR="00EE27BD" w:rsidRPr="00B03562">
        <w:rPr>
          <w:rFonts w:cs="Times New Roman"/>
        </w:rPr>
        <w:t>better</w:t>
      </w:r>
      <w:proofErr w:type="gramEnd"/>
      <w:r w:rsidR="00EE27BD" w:rsidRPr="00B03562">
        <w:rPr>
          <w:rFonts w:cs="Times New Roman"/>
        </w:rPr>
        <w:t xml:space="preserve"> or worse</w:t>
      </w:r>
      <w:r w:rsidR="00C1368C" w:rsidRPr="00B03562">
        <w:rPr>
          <w:rFonts w:cs="Times New Roman"/>
        </w:rPr>
        <w:t>,</w:t>
      </w:r>
      <w:r w:rsidR="00EE27BD" w:rsidRPr="00B03562">
        <w:rPr>
          <w:rFonts w:cs="Times New Roman"/>
        </w:rPr>
        <w:t xml:space="preserve"> and better than the fixed long rice planting strategy. </w:t>
      </w:r>
      <w:r w:rsidR="00EC6781" w:rsidRPr="00B03562">
        <w:rPr>
          <w:rFonts w:cs="Times New Roman"/>
        </w:rPr>
        <w:t xml:space="preserve">Fixed planting of a medium duration </w:t>
      </w:r>
      <w:r w:rsidR="00EC6781" w:rsidRPr="00B03562">
        <w:rPr>
          <w:rFonts w:cs="Times New Roman"/>
        </w:rPr>
        <w:lastRenderedPageBreak/>
        <w:t xml:space="preserve">rice variety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6BF26217" w:rsidR="000F5A64" w:rsidRPr="00B03562" w:rsidRDefault="008A20D8" w:rsidP="003F509D">
      <w:pPr>
        <w:rPr>
          <w:rFonts w:cs="Times New Roman"/>
        </w:rPr>
      </w:pPr>
      <w:r w:rsidRPr="00B03562">
        <w:rPr>
          <w:rFonts w:cs="Times New Roman"/>
          <w:noProof/>
        </w:rPr>
        <w:drawing>
          <wp:inline distT="0" distB="0" distL="0" distR="0" wp14:anchorId="0E9E3040" wp14:editId="15E8659B">
            <wp:extent cx="5507665" cy="6816823"/>
            <wp:effectExtent l="0" t="0" r="0" b="3175"/>
            <wp:docPr id="1307038698" name="Picture 130703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4443" cy="6825213"/>
                    </a:xfrm>
                    <a:prstGeom prst="rect">
                      <a:avLst/>
                    </a:prstGeom>
                    <a:noFill/>
                  </pic:spPr>
                </pic:pic>
              </a:graphicData>
            </a:graphic>
          </wp:inline>
        </w:drawing>
      </w:r>
    </w:p>
    <w:p w14:paraId="3E5D4650" w14:textId="0DE3336B" w:rsidR="009B5072" w:rsidRPr="00B03562" w:rsidRDefault="009B5072" w:rsidP="009B5072">
      <w:pPr>
        <w:rPr>
          <w:rFonts w:cs="Times New Roman"/>
        </w:rPr>
      </w:pPr>
      <w:r w:rsidRPr="00B03562">
        <w:rPr>
          <w:rFonts w:cs="Times New Roman"/>
        </w:rPr>
        <w:t>Figure 3: Willingness to pay (wheat yield t</w:t>
      </w:r>
      <w:ins w:id="109" w:author="MKONDIWA, Maxwell (CIMMYT-India)" w:date="2024-02-25T18:01:00Z">
        <w:r w:rsidR="00C662D2">
          <w:rPr>
            <w:rFonts w:cs="Times New Roman"/>
          </w:rPr>
          <w:t>on</w:t>
        </w:r>
      </w:ins>
      <w:r w:rsidRPr="00B03562">
        <w:rPr>
          <w:rFonts w:cs="Times New Roman"/>
        </w:rPr>
        <w:t>/ha) for the strategy against a fixed long duration variety reference strategy using second order stochastic dominance.</w:t>
      </w:r>
    </w:p>
    <w:p w14:paraId="17F3CB7B" w14:textId="5678D5A7" w:rsidR="005635F1" w:rsidRPr="00256197" w:rsidRDefault="005635F1">
      <w:pPr>
        <w:spacing w:line="259" w:lineRule="auto"/>
        <w:rPr>
          <w:rFonts w:eastAsiaTheme="majorEastAsia" w:cs="Times New Roman"/>
          <w:b/>
          <w:szCs w:val="26"/>
        </w:rPr>
      </w:pPr>
    </w:p>
    <w:p w14:paraId="53C384A5" w14:textId="5010E104" w:rsidR="00CA6B83" w:rsidRDefault="0024547E" w:rsidP="008D4046">
      <w:pPr>
        <w:pStyle w:val="Heading2"/>
      </w:pPr>
      <w:r w:rsidRPr="00256197">
        <w:lastRenderedPageBreak/>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1BEF8DA7" w:rsidR="00D82546" w:rsidRPr="00D82546" w:rsidRDefault="00D82546" w:rsidP="00B03562">
      <w:r>
        <w:t xml:space="preserve">The above yield-based risk assessment likely </w:t>
      </w:r>
      <w:proofErr w:type="gramStart"/>
      <w:r>
        <w:t>matter</w:t>
      </w:r>
      <w:proofErr w:type="gramEnd"/>
      <w:r>
        <w:t xml:space="preserve">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our scenarios.</w:t>
      </w:r>
    </w:p>
    <w:p w14:paraId="501D4D9A" w14:textId="240DD505" w:rsidR="009639B7" w:rsidRPr="00256197" w:rsidRDefault="009639B7" w:rsidP="00774B4E">
      <w:pPr>
        <w:pStyle w:val="Heading3"/>
      </w:pPr>
      <w:r w:rsidRPr="00256197">
        <w:t>3.</w:t>
      </w:r>
      <w:r w:rsidR="001B0E02" w:rsidRPr="00256197">
        <w:t>2</w:t>
      </w:r>
      <w:r w:rsidRPr="00256197">
        <w:t xml:space="preserve">.1. </w:t>
      </w:r>
      <w:r w:rsidR="00F10479" w:rsidRPr="00256197">
        <w:t>System r</w:t>
      </w:r>
      <w:r w:rsidRPr="00256197">
        <w:t>evenues</w:t>
      </w:r>
    </w:p>
    <w:p w14:paraId="30F69249" w14:textId="66E54A94"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 xml:space="preserve">farmers’ practices is the worst performing </w:t>
      </w:r>
      <w:proofErr w:type="gramStart"/>
      <w:r w:rsidR="00322B9B" w:rsidRPr="00B03562">
        <w:rPr>
          <w:rFonts w:cs="Times New Roman"/>
        </w:rPr>
        <w:t>stra</w:t>
      </w:r>
      <w:r w:rsidR="006144B9">
        <w:rPr>
          <w:rFonts w:cs="Times New Roman"/>
        </w:rPr>
        <w:t>tegy</w:t>
      </w:r>
      <w:r w:rsidR="00322B9B" w:rsidRPr="00B03562">
        <w:rPr>
          <w:rFonts w:cs="Times New Roman"/>
        </w:rPr>
        <w:t xml:space="preserve"> </w:t>
      </w:r>
      <w:r w:rsidR="006144B9">
        <w:rPr>
          <w:rFonts w:cs="Times New Roman"/>
        </w:rPr>
        <w:t xml:space="preserve"> </w:t>
      </w:r>
      <w:r w:rsidR="00052EA9">
        <w:rPr>
          <w:rFonts w:cs="Times New Roman"/>
        </w:rPr>
        <w:t>across</w:t>
      </w:r>
      <w:proofErr w:type="gramEnd"/>
      <w:r w:rsidR="006144B9">
        <w:rPr>
          <w:rFonts w:cs="Times New Roman"/>
        </w:rPr>
        <w:t xml:space="preserve"> the IGP </w:t>
      </w:r>
      <w:r w:rsidR="00322B9B" w:rsidRPr="00B03562">
        <w:rPr>
          <w:rFonts w:cs="Times New Roman"/>
        </w:rPr>
        <w:t xml:space="preserve"> </w:t>
      </w:r>
      <w:r w:rsidR="005F397F" w:rsidRPr="00B03562">
        <w:rPr>
          <w:rFonts w:cs="Times New Roman"/>
        </w:rPr>
        <w:t>(column 3)</w:t>
      </w:r>
      <w:r w:rsidR="003B12F8" w:rsidRPr="00B03562">
        <w:rPr>
          <w:rFonts w:cs="Times New Roman"/>
        </w:rPr>
        <w:t xml:space="preserve"> with 78% losing</w:t>
      </w:r>
      <w:r w:rsidR="00E02E87" w:rsidRPr="00B03562">
        <w:rPr>
          <w:rFonts w:cs="Times New Roman"/>
        </w:rPr>
        <w:t xml:space="preserve"> </w:t>
      </w:r>
      <w:r w:rsidR="006144B9">
        <w:rPr>
          <w:rFonts w:cs="Times New Roman"/>
        </w:rPr>
        <w:t xml:space="preserve">compared to the state recommended planting dates. This is followed by planting medium duration varieties at the monsoon </w:t>
      </w:r>
      <w:r w:rsidR="005F397F" w:rsidRPr="00B03562">
        <w:rPr>
          <w:rFonts w:cs="Times New Roman"/>
        </w:rPr>
        <w:t xml:space="preserve">onset with constrained irrigation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w:t>
      </w:r>
      <w:proofErr w:type="gramStart"/>
      <w:r w:rsidR="00D472F3" w:rsidRPr="00B03562">
        <w:rPr>
          <w:rFonts w:cs="Times New Roman"/>
        </w:rPr>
        <w:t>baseline</w:t>
      </w:r>
      <w:proofErr w:type="gramEnd"/>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roofErr w:type="spellEnd"/>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roofErr w:type="spellEnd"/>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0E93E205" w:rsidR="006144B9" w:rsidRPr="00256197" w:rsidRDefault="006144B9" w:rsidP="00B03562">
      <w:pPr>
        <w:rPr>
          <w:rFonts w:cs="Times New Roman"/>
        </w:rPr>
      </w:pPr>
      <w:r>
        <w:rPr>
          <w:rFonts w:cs="Times New Roman"/>
        </w:rPr>
        <w:t xml:space="preserve">These results show that there is no one size fits all </w:t>
      </w:r>
      <w:proofErr w:type="gramStart"/>
      <w:r>
        <w:rPr>
          <w:rFonts w:cs="Times New Roman"/>
        </w:rPr>
        <w:t>strategy</w:t>
      </w:r>
      <w:proofErr w:type="gramEnd"/>
      <w:r>
        <w:rPr>
          <w:rFonts w:cs="Times New Roman"/>
        </w:rPr>
        <w:t xml:space="preserve"> and we further investigate the spatial structure to better understand the performance of different rice planting strategies across the IGP.</w:t>
      </w:r>
      <w:r w:rsidRPr="00450E8D">
        <w:rPr>
          <w:rFonts w:cs="Times New Roman"/>
        </w:rPr>
        <w:t xml:space="preserve"> </w:t>
      </w:r>
      <w:r w:rsidRPr="00450E8D">
        <w:rPr>
          <w:rFonts w:cs="Times New Roman"/>
        </w:rPr>
        <w:lastRenderedPageBreak/>
        <w:t xml:space="preserve">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207DFE3C" w:rsidR="00CA12BC" w:rsidRPr="00B03562" w:rsidRDefault="00CA12BC" w:rsidP="00CA12BC">
      <w:pPr>
        <w:jc w:val="center"/>
        <w:rPr>
          <w:rFonts w:cs="Times New Roman"/>
        </w:rPr>
      </w:pPr>
      <w:r w:rsidRPr="00B03562">
        <w:rPr>
          <w:rFonts w:cs="Times New Roman"/>
          <w:noProof/>
        </w:rPr>
        <w:drawing>
          <wp:inline distT="0" distB="0" distL="0" distR="0" wp14:anchorId="111E807F" wp14:editId="643F939A">
            <wp:extent cx="5129201" cy="7083846"/>
            <wp:effectExtent l="0" t="0" r="0" b="3175"/>
            <wp:docPr id="483252207" name="Picture 48325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1347" cy="7100620"/>
                    </a:xfrm>
                    <a:prstGeom prst="rect">
                      <a:avLst/>
                    </a:prstGeom>
                    <a:noFill/>
                  </pic:spPr>
                </pic:pic>
              </a:graphicData>
            </a:graphic>
          </wp:inline>
        </w:drawing>
      </w:r>
    </w:p>
    <w:p w14:paraId="1F2EBE6C" w14:textId="212325A3" w:rsidR="00882600" w:rsidRPr="00B03562" w:rsidRDefault="00882600" w:rsidP="009232CA">
      <w:pPr>
        <w:rPr>
          <w:rFonts w:cs="Times New Roman"/>
        </w:rPr>
      </w:pPr>
      <w:r w:rsidRPr="00B03562">
        <w:rPr>
          <w:rFonts w:cs="Times New Roman"/>
        </w:rPr>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p>
    <w:p w14:paraId="6DE9F6A2" w14:textId="77777777" w:rsidR="006E10CE" w:rsidRPr="00B03562" w:rsidRDefault="006E10CE" w:rsidP="009232CA">
      <w:pPr>
        <w:rPr>
          <w:rFonts w:cs="Times New Roman"/>
        </w:rPr>
      </w:pPr>
    </w:p>
    <w:p w14:paraId="10DFD07D" w14:textId="66BE96FD" w:rsidR="009639B7" w:rsidRPr="00256197" w:rsidRDefault="004517DC">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51A8E081"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09A3950B" w:rsidR="00743470" w:rsidRPr="00256197" w:rsidRDefault="004E01C4" w:rsidP="009639B7">
      <w:pPr>
        <w:rPr>
          <w:rFonts w:cs="Times New Roman"/>
        </w:rPr>
      </w:pPr>
      <w:r w:rsidRPr="00256197">
        <w:rPr>
          <w:rFonts w:cs="Times New Roman"/>
          <w:noProof/>
        </w:rPr>
        <w:lastRenderedPageBreak/>
        <w:drawing>
          <wp:inline distT="0" distB="0" distL="0" distR="0" wp14:anchorId="6A65BFCF" wp14:editId="224265A0">
            <wp:extent cx="5409952" cy="7538484"/>
            <wp:effectExtent l="0" t="0" r="635" b="5715"/>
            <wp:docPr id="225861306" name="Picture 22586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25611" cy="7560304"/>
                    </a:xfrm>
                    <a:prstGeom prst="rect">
                      <a:avLst/>
                    </a:prstGeom>
                    <a:noFill/>
                  </pic:spPr>
                </pic:pic>
              </a:graphicData>
            </a:graphic>
          </wp:inline>
        </w:drawing>
      </w:r>
    </w:p>
    <w:p w14:paraId="20A92783" w14:textId="1CDBFA8E"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r w:rsidRPr="00256197">
        <w:rPr>
          <w:rFonts w:cs="Times New Roman"/>
        </w:rPr>
        <w:t xml:space="preserve"> </w:t>
      </w:r>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w:t>
      </w:r>
      <w:proofErr w:type="gramStart"/>
      <w:r w:rsidR="00772639">
        <w:rPr>
          <w:rFonts w:cs="Times New Roman"/>
        </w:rPr>
        <w:t>on the basis of</w:t>
      </w:r>
      <w:proofErr w:type="gramEnd"/>
      <w:r w:rsidR="00772639">
        <w:rPr>
          <w:rFonts w:cs="Times New Roman"/>
        </w:rPr>
        <w:t xml:space="preserve">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5AEF6084"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w:t>
      </w:r>
      <w:proofErr w:type="gramStart"/>
      <w:r w:rsidRPr="00B03562">
        <w:rPr>
          <w:rFonts w:cs="Times New Roman"/>
        </w:rPr>
        <w:t>time,  a</w:t>
      </w:r>
      <w:proofErr w:type="gramEnd"/>
      <w:r w:rsidRPr="00B03562">
        <w:rPr>
          <w:rFonts w:cs="Times New Roman"/>
        </w:rPr>
        <w:t xml:space="preserve">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 xml:space="preserve">for any risk 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our 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41C0AC0D">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Pr="00256197" w:rsidRDefault="00D07E7A" w:rsidP="009639B7">
      <w:pPr>
        <w:rPr>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 xml:space="preserve">for onset-long </w:t>
      </w:r>
      <w:proofErr w:type="gramStart"/>
      <w:r w:rsidR="00637EF5">
        <w:rPr>
          <w:rFonts w:cs="Times New Roman"/>
        </w:rPr>
        <w:t>strategy</w:t>
      </w:r>
      <w:proofErr w:type="gramEnd"/>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6D572CC5" w14:textId="5E2A98B1" w:rsidR="007143E0" w:rsidRDefault="00BC2C8E" w:rsidP="003A6789">
      <w:pPr>
        <w:pStyle w:val="Heading1"/>
        <w:rPr>
          <w:ins w:id="110" w:author="MKONDIWA, Maxwell (CIMMYT-India)" w:date="2024-01-01T11:43:00Z"/>
        </w:rPr>
      </w:pPr>
      <w:r w:rsidRPr="00256197">
        <w:lastRenderedPageBreak/>
        <w:t xml:space="preserve">4. </w:t>
      </w:r>
      <w:ins w:id="111" w:author="MKONDIWA, Maxwell (CIMMYT-India)" w:date="2024-01-01T11:43:00Z">
        <w:r w:rsidR="00AB1651">
          <w:t>Discussion</w:t>
        </w:r>
      </w:ins>
    </w:p>
    <w:p w14:paraId="7AA59CE6" w14:textId="1FF1E01E" w:rsidR="00830D97" w:rsidRPr="00256197" w:rsidRDefault="00AB1651">
      <w:pPr>
        <w:pStyle w:val="Heading2"/>
        <w:pPrChange w:id="112" w:author="MKONDIWA, Maxwell (CIMMYT-India)" w:date="2024-02-15T13:49:00Z">
          <w:pPr>
            <w:pStyle w:val="Heading1"/>
          </w:pPr>
        </w:pPrChange>
      </w:pPr>
      <w:ins w:id="113" w:author="MKONDIWA, Maxwell (CIMMYT-India)" w:date="2024-01-01T11:43:00Z">
        <w:r>
          <w:t>4.</w:t>
        </w:r>
      </w:ins>
      <w:ins w:id="114" w:author="MKONDIWA, Maxwell (CIMMYT-India)" w:date="2024-01-01T11:54:00Z">
        <w:r w:rsidR="006D4E40">
          <w:t>1</w:t>
        </w:r>
      </w:ins>
      <w:ins w:id="115" w:author="MKONDIWA, Maxwell (CIMMYT-India)" w:date="2024-01-01T11:43:00Z">
        <w:r>
          <w:t xml:space="preserve">. </w:t>
        </w:r>
      </w:ins>
      <w:r w:rsidR="00541020" w:rsidRPr="00256197">
        <w:t>Recommend</w:t>
      </w:r>
      <w:r w:rsidR="00A2691D" w:rsidRPr="00256197">
        <w:t xml:space="preserve">ed rice </w:t>
      </w:r>
      <w:r w:rsidR="00541020" w:rsidRPr="00256197">
        <w:t xml:space="preserve">planting date strategy </w:t>
      </w:r>
      <w:r w:rsidR="00E8562B">
        <w:t>per grid cell</w:t>
      </w:r>
    </w:p>
    <w:p w14:paraId="52895EC2" w14:textId="26680451" w:rsidR="007B019E" w:rsidRDefault="006144B9" w:rsidP="0027468D">
      <w:pPr>
        <w:jc w:val="both"/>
        <w:rPr>
          <w:rFonts w:cs="Times New Roman"/>
        </w:rPr>
      </w:pPr>
      <w:r>
        <w:rPr>
          <w:rFonts w:cs="Times New Roman"/>
        </w:rPr>
        <w:t xml:space="preserve">Lastly, our risk-based evaluation approach allows us to compare </w:t>
      </w:r>
      <w:proofErr w:type="gramStart"/>
      <w:r>
        <w:rPr>
          <w:rFonts w:cs="Times New Roman"/>
        </w:rPr>
        <w:t>all of</w:t>
      </w:r>
      <w:proofErr w:type="gramEnd"/>
      <w:r>
        <w:rPr>
          <w:rFonts w:cs="Times New Roman"/>
        </w:rPr>
        <w:t xml:space="preserve"> the rice planting strategies against each other and identify which strategy performs clearly better and with less risks involved than any other strategy and where several competing strategies might result in similar economic benefits as well as risks. In other words, t</w:t>
      </w:r>
      <w:r w:rsidR="00556718" w:rsidRPr="00256197">
        <w:rPr>
          <w:rFonts w:cs="Times New Roman"/>
        </w:rPr>
        <w:t xml:space="preserve">he </w:t>
      </w:r>
      <w:r w:rsidR="00046257">
        <w:rPr>
          <w:rFonts w:cs="Times New Roman"/>
        </w:rPr>
        <w:t>above analysis</w:t>
      </w:r>
      <w:r w:rsidR="00556718" w:rsidRPr="00256197">
        <w:rPr>
          <w:rFonts w:cs="Times New Roman"/>
        </w:rPr>
        <w:t xml:space="preserve"> has made binary </w:t>
      </w:r>
      <w:r w:rsidR="00245305">
        <w:rPr>
          <w:rFonts w:cs="Times New Roman"/>
        </w:rPr>
        <w:t xml:space="preserve">or pairwise </w:t>
      </w:r>
      <w:r w:rsidR="00556718" w:rsidRPr="00256197">
        <w:rPr>
          <w:rFonts w:cs="Times New Roman"/>
        </w:rPr>
        <w:t>comparisons</w:t>
      </w:r>
      <w:r>
        <w:rPr>
          <w:rFonts w:cs="Times New Roman"/>
        </w:rPr>
        <w:t xml:space="preserve"> – while the most important question is</w:t>
      </w:r>
      <w:r w:rsidR="00046257">
        <w:rPr>
          <w:rFonts w:cs="Times New Roman"/>
        </w:rPr>
        <w:t>:</w:t>
      </w:r>
      <w:r>
        <w:rPr>
          <w:rFonts w:cs="Times New Roman"/>
        </w:rPr>
        <w:t xml:space="preserve"> </w:t>
      </w:r>
      <w:r w:rsidR="00046257">
        <w:rPr>
          <w:rFonts w:cs="Times New Roman"/>
        </w:rPr>
        <w:t>W</w:t>
      </w:r>
      <w:r>
        <w:rPr>
          <w:rFonts w:cs="Times New Roman"/>
        </w:rPr>
        <w:t>hich strategy should be recommended where?</w:t>
      </w:r>
      <w:r w:rsidR="00556718" w:rsidRPr="00256197">
        <w:rPr>
          <w:rFonts w:cs="Times New Roman"/>
        </w:rPr>
        <w:t xml:space="preserve"> To </w:t>
      </w:r>
      <w:r>
        <w:rPr>
          <w:rFonts w:cs="Times New Roman"/>
        </w:rPr>
        <w:t>derive this</w:t>
      </w:r>
      <w:r w:rsidR="00556718" w:rsidRPr="00256197">
        <w:rPr>
          <w:rFonts w:cs="Times New Roman"/>
        </w:rPr>
        <w:t xml:space="preserve"> optimal scenario, we </w:t>
      </w:r>
      <w:r w:rsidR="00565E22" w:rsidRPr="00256197">
        <w:rPr>
          <w:rFonts w:cs="Times New Roman"/>
        </w:rPr>
        <w:t xml:space="preserve">calculate the maximum </w:t>
      </w:r>
      <w:r w:rsidR="006C3C51" w:rsidRPr="00256197">
        <w:rPr>
          <w:rFonts w:cs="Times New Roman"/>
        </w:rPr>
        <w:t xml:space="preserve">upper bound </w:t>
      </w:r>
      <w:r w:rsidR="00565E22" w:rsidRPr="00256197">
        <w:rPr>
          <w:rFonts w:cs="Times New Roman"/>
        </w:rPr>
        <w:t>WTP among the scenarios</w:t>
      </w:r>
      <w:r w:rsidR="00D02CA8" w:rsidRPr="00256197">
        <w:rPr>
          <w:rFonts w:cs="Times New Roman"/>
        </w:rPr>
        <w:t xml:space="preserve"> and the maximum lower WTP</w:t>
      </w:r>
      <w:r w:rsidR="005A509C" w:rsidRPr="00256197">
        <w:rPr>
          <w:rFonts w:cs="Times New Roman"/>
        </w:rPr>
        <w:t xml:space="preserve">. </w:t>
      </w:r>
      <w:r>
        <w:rPr>
          <w:rFonts w:cs="Times New Roman"/>
        </w:rPr>
        <w:t>If one single scenario clearly pay</w:t>
      </w:r>
      <w:r w:rsidR="007B019E">
        <w:rPr>
          <w:rFonts w:cs="Times New Roman"/>
        </w:rPr>
        <w:t>s</w:t>
      </w:r>
      <w:r>
        <w:rPr>
          <w:rFonts w:cs="Times New Roman"/>
        </w:rPr>
        <w:t xml:space="preserve"> more and clearly induces less risks than the others</w:t>
      </w:r>
      <w:r w:rsidR="005A509C" w:rsidRPr="00256197">
        <w:rPr>
          <w:rFonts w:cs="Times New Roman"/>
        </w:rPr>
        <w:t xml:space="preserve">, we </w:t>
      </w:r>
      <w:r>
        <w:rPr>
          <w:rFonts w:cs="Times New Roman"/>
        </w:rPr>
        <w:t>select</w:t>
      </w:r>
      <w:r w:rsidR="005A509C" w:rsidRPr="00256197">
        <w:rPr>
          <w:rFonts w:cs="Times New Roman"/>
        </w:rPr>
        <w:t xml:space="preserve"> </w:t>
      </w:r>
      <w:r w:rsidR="00541134" w:rsidRPr="00256197">
        <w:rPr>
          <w:rFonts w:cs="Times New Roman"/>
        </w:rPr>
        <w:t>that scenario</w:t>
      </w:r>
      <w:r>
        <w:rPr>
          <w:rFonts w:cs="Times New Roman"/>
        </w:rPr>
        <w:t xml:space="preserve"> for that </w:t>
      </w:r>
      <w:proofErr w:type="gramStart"/>
      <w:r>
        <w:rPr>
          <w:rFonts w:cs="Times New Roman"/>
        </w:rPr>
        <w:t>particular grid</w:t>
      </w:r>
      <w:proofErr w:type="gramEnd"/>
      <w:r>
        <w:rPr>
          <w:rFonts w:cs="Times New Roman"/>
        </w:rPr>
        <w:t xml:space="preserve"> cell</w:t>
      </w:r>
      <w:r w:rsidR="00565E22" w:rsidRPr="00256197">
        <w:rPr>
          <w:rFonts w:cs="Times New Roman"/>
        </w:rPr>
        <w:t xml:space="preserve">. </w:t>
      </w:r>
      <w:r>
        <w:rPr>
          <w:rFonts w:cs="Times New Roman"/>
        </w:rPr>
        <w:t xml:space="preserve">As a result, </w:t>
      </w:r>
      <w:r w:rsidR="003B7CDA" w:rsidRPr="00256197">
        <w:rPr>
          <w:rFonts w:cs="Times New Roman"/>
        </w:rPr>
        <w:t xml:space="preserve">Figure </w:t>
      </w:r>
      <w:r w:rsidR="00CC0F5C">
        <w:rPr>
          <w:rFonts w:cs="Times New Roman"/>
        </w:rPr>
        <w:t>7</w:t>
      </w:r>
      <w:r w:rsidR="003B7CDA" w:rsidRPr="00256197">
        <w:rPr>
          <w:rFonts w:cs="Times New Roman"/>
        </w:rPr>
        <w:t xml:space="preserve"> shows the optimal rice planting date strategy.</w:t>
      </w:r>
      <w:r w:rsidR="00A664CE" w:rsidRPr="00256197">
        <w:rPr>
          <w:rFonts w:cs="Times New Roman"/>
        </w:rPr>
        <w:t xml:space="preserve"> </w:t>
      </w:r>
    </w:p>
    <w:p w14:paraId="66E89963" w14:textId="20FB724E" w:rsidR="006B7622" w:rsidRPr="00256197" w:rsidRDefault="006B7622" w:rsidP="0027468D">
      <w:pPr>
        <w:jc w:val="both"/>
        <w:rPr>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116" w:author="MKONDIWA, Maxwell (CIMMYT-India)" w:date="2024-01-01T11:58:00Z">
        <w:r w:rsidR="00495A12">
          <w:rPr>
            <w:rFonts w:cs="Times New Roman"/>
          </w:rPr>
          <w:t xml:space="preserve"> and </w:t>
        </w:r>
        <w:r w:rsidR="00FA0B2C">
          <w:rPr>
            <w:rFonts w:cs="Times New Roman"/>
          </w:rPr>
          <w:t>Montes et al (2023)</w:t>
        </w:r>
      </w:ins>
      <w:r>
        <w:rPr>
          <w:rFonts w:cs="Times New Roman"/>
        </w:rPr>
        <w:t xml:space="preserve">, our framework shows that </w:t>
      </w:r>
      <w:r w:rsidR="007B019E">
        <w:rPr>
          <w:rFonts w:cs="Times New Roman"/>
        </w:rPr>
        <w:t>i</w:t>
      </w:r>
      <w:r>
        <w:rPr>
          <w:rFonts w:cs="Times New Roman"/>
        </w:rPr>
        <w:t>n parts of the Eastern Gangetic Plains providing only supplemental irrigation rather than full irrigation is economically beneficial from a risk perspective. While the same is true for some areas in the northern parts of the Middle and Western IGP – indicating that climatic and soil variability</w:t>
      </w:r>
      <w:ins w:id="117" w:author="MKONDIWA, Maxwell (CIMMYT-India)" w:date="2024-02-25T23:03:00Z">
        <w:r w:rsidR="00444C70">
          <w:rPr>
            <w:rFonts w:cs="Times New Roman"/>
          </w:rPr>
          <w:t>.</w:t>
        </w:r>
      </w:ins>
      <w:ins w:id="118" w:author="MKONDIWA, Maxwell (CIMMYT-India)" w:date="2024-02-25T23:04:00Z">
        <w:r w:rsidR="00C40A7E">
          <w:rPr>
            <w:rFonts w:cs="Times New Roman"/>
          </w:rPr>
          <w:t xml:space="preserve"> </w:t>
        </w:r>
      </w:ins>
      <w:del w:id="119" w:author="MKONDIWA, Maxwell (CIMMYT-India)" w:date="2024-02-25T23:03:00Z">
        <w:r w:rsidDel="00444C70">
          <w:rPr>
            <w:rFonts w:cs="Times New Roman"/>
          </w:rPr>
          <w:delText xml:space="preserve"> in the</w:delText>
        </w:r>
      </w:del>
      <w:ins w:id="120" w:author="MKONDIWA, Maxwell (CIMMYT-India)" w:date="2024-02-25T23:03:00Z">
        <w:r w:rsidR="00444C70">
          <w:rPr>
            <w:rFonts w:cs="Times New Roman"/>
          </w:rPr>
          <w:t>In the</w:t>
        </w:r>
      </w:ins>
      <w:r>
        <w:rPr>
          <w:rFonts w:cs="Times New Roman"/>
        </w:rPr>
        <w:t xml:space="preserve"> Northern and Southern parts of the Western and Middle IGP</w:t>
      </w:r>
      <w:ins w:id="121" w:author="MKONDIWA, Maxwell (CIMMYT-India)" w:date="2024-02-25T23:03:00Z">
        <w:r w:rsidR="00444C70">
          <w:rPr>
            <w:rFonts w:cs="Times New Roman"/>
          </w:rPr>
          <w:t>, we get</w:t>
        </w:r>
      </w:ins>
      <w:del w:id="122" w:author="MKONDIWA, Maxwell (CIMMYT-India)" w:date="2024-02-25T23:03:00Z">
        <w:r w:rsidDel="00444C70">
          <w:rPr>
            <w:rFonts w:cs="Times New Roman"/>
          </w:rPr>
          <w:delText xml:space="preserve"> produce</w:delText>
        </w:r>
      </w:del>
      <w:r>
        <w:rPr>
          <w:rFonts w:cs="Times New Roman"/>
        </w:rPr>
        <w:t xml:space="preserve"> substantially different outcomes – but also indicating that in these areas multiple rice planting strategies perform equally well and farmers have more flexibility to choose amongst various options for similar results.</w:t>
      </w:r>
    </w:p>
    <w:p w14:paraId="03E57F10" w14:textId="724E948B" w:rsidR="006A18E1" w:rsidRPr="00256197" w:rsidRDefault="00D06EA8" w:rsidP="00F470A3">
      <w:pPr>
        <w:rPr>
          <w:rFonts w:cs="Times New Roman"/>
        </w:rPr>
      </w:pPr>
      <w:r w:rsidRPr="00256197">
        <w:rPr>
          <w:rFonts w:cs="Times New Roman"/>
          <w:noProof/>
        </w:rPr>
        <w:drawing>
          <wp:inline distT="0" distB="0" distL="0" distR="0" wp14:anchorId="1131CE38" wp14:editId="6543ADC0">
            <wp:extent cx="5904000" cy="3594620"/>
            <wp:effectExtent l="0" t="0" r="1905" b="0"/>
            <wp:docPr id="1270613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p>
    <w:p w14:paraId="3298B6D2" w14:textId="68CE4907" w:rsidR="003B7CDA" w:rsidRPr="00256197" w:rsidRDefault="003B7CDA" w:rsidP="00F470A3">
      <w:pPr>
        <w:rPr>
          <w:rFonts w:cs="Times New Roman"/>
        </w:rPr>
      </w:pPr>
      <w:r w:rsidRPr="00256197">
        <w:rPr>
          <w:rFonts w:cs="Times New Roman"/>
        </w:rPr>
        <w:t xml:space="preserve">Figure 6: Optimal rice planting date strategy  </w:t>
      </w:r>
    </w:p>
    <w:p w14:paraId="73923376" w14:textId="656509BF" w:rsidR="00FA0B2C" w:rsidRPr="00490489" w:rsidRDefault="00490489">
      <w:pPr>
        <w:rPr>
          <w:ins w:id="123" w:author="MKONDIWA, Maxwell (CIMMYT-India)" w:date="2024-01-01T11:58:00Z"/>
          <w:bCs/>
        </w:rPr>
        <w:pPrChange w:id="124" w:author="MKONDIWA, Maxwell (CIMMYT-India)" w:date="2024-01-01T11:59:00Z">
          <w:pPr>
            <w:pStyle w:val="Heading2"/>
          </w:pPr>
        </w:pPrChange>
      </w:pPr>
      <w:ins w:id="125" w:author="MKONDIWA, Maxwell (CIMMYT-India)" w:date="2024-01-01T11:59:00Z">
        <w:r>
          <w:lastRenderedPageBreak/>
          <w:t>In addition to cited prior works (</w:t>
        </w:r>
        <w:proofErr w:type="spellStart"/>
        <w:r>
          <w:t>Urfels</w:t>
        </w:r>
        <w:proofErr w:type="spellEnd"/>
        <w:r>
          <w:t xml:space="preserve"> et al 2022 and Montes et al 2023</w:t>
        </w:r>
      </w:ins>
      <w:ins w:id="126" w:author="MKONDIWA, Maxwell (CIMMYT-India)" w:date="2024-01-01T12:00:00Z">
        <w:r>
          <w:t xml:space="preserve">) which used APSIM crop growth model as </w:t>
        </w:r>
        <w:r w:rsidR="00DE6E55">
          <w:t>we do, our results can be compared to two recent studies (Wang</w:t>
        </w:r>
      </w:ins>
      <w:ins w:id="127" w:author="MKONDIWA, Maxwell (CIMMYT-India)" w:date="2024-01-01T12:01:00Z">
        <w:r w:rsidR="00DE6E55">
          <w:t xml:space="preserve"> 2022, 202</w:t>
        </w:r>
      </w:ins>
      <w:ins w:id="128" w:author="MKONDIWA, Maxwell (CIMMYT-India)" w:date="2024-01-01T12:03:00Z">
        <w:r w:rsidR="00AA2F53">
          <w:t>4</w:t>
        </w:r>
      </w:ins>
      <w:ins w:id="129" w:author="MKONDIWA, Maxwell (CIMMYT-India)" w:date="2024-01-01T12:01:00Z">
        <w:r w:rsidR="00DE6E55">
          <w:t xml:space="preserve">) which rely on </w:t>
        </w:r>
      </w:ins>
      <w:ins w:id="130" w:author="MKONDIWA, Maxwell (CIMMYT-India)" w:date="2024-01-01T12:03:00Z">
        <w:r w:rsidR="00421C34">
          <w:t>E</w:t>
        </w:r>
      </w:ins>
      <w:ins w:id="131" w:author="MKONDIWA, Maxwell (CIMMYT-India)" w:date="2024-01-01T12:01:00Z">
        <w:r w:rsidR="00C8171D">
          <w:t>P</w:t>
        </w:r>
      </w:ins>
      <w:ins w:id="132" w:author="MKONDIWA, Maxwell (CIMMYT-India)" w:date="2024-01-01T12:03:00Z">
        <w:r w:rsidR="00421C34">
          <w:t>I</w:t>
        </w:r>
      </w:ins>
      <w:ins w:id="133" w:author="MKONDIWA, Maxwell (CIMMYT-India)" w:date="2024-01-01T12:01:00Z">
        <w:r w:rsidR="00C8171D">
          <w:t xml:space="preserve">C crop growth model. </w:t>
        </w:r>
      </w:ins>
    </w:p>
    <w:p w14:paraId="53D36757" w14:textId="4DD749A4" w:rsidR="006D4E40" w:rsidRDefault="00070886" w:rsidP="008D4046">
      <w:pPr>
        <w:pStyle w:val="Heading2"/>
        <w:rPr>
          <w:ins w:id="134" w:author="MKONDIWA, Maxwell (CIMMYT-India)" w:date="2024-02-26T08:26:00Z"/>
        </w:rPr>
      </w:pPr>
      <w:commentRangeStart w:id="135"/>
      <w:ins w:id="136" w:author="MKONDIWA, Maxwell (CIMMYT-India)" w:date="2024-01-01T11:47:00Z">
        <w:r>
          <w:t>4.</w:t>
        </w:r>
      </w:ins>
      <w:ins w:id="137" w:author="MKONDIWA, Maxwell (CIMMYT-India)" w:date="2024-01-01T11:54:00Z">
        <w:r w:rsidR="006D4E40">
          <w:t xml:space="preserve">2. </w:t>
        </w:r>
      </w:ins>
      <w:ins w:id="138" w:author="MKONDIWA, Maxwell (CIMMYT-India)" w:date="2024-01-01T12:44:00Z">
        <w:r w:rsidR="005C06E9">
          <w:t>Value of a risk-based</w:t>
        </w:r>
        <w:r w:rsidR="00537ABA">
          <w:t xml:space="preserve"> evaluation approach </w:t>
        </w:r>
      </w:ins>
      <w:ins w:id="139" w:author="MKONDIWA, Maxwell (CIMMYT-India)" w:date="2024-01-01T12:45:00Z">
        <w:r w:rsidR="00160C5F">
          <w:t>in face of climatic risks</w:t>
        </w:r>
      </w:ins>
      <w:commentRangeEnd w:id="135"/>
      <w:ins w:id="140" w:author="MKONDIWA, Maxwell (CIMMYT-India)" w:date="2024-01-01T12:54:00Z">
        <w:r w:rsidR="00025677">
          <w:rPr>
            <w:rStyle w:val="CommentReference"/>
            <w:rFonts w:eastAsiaTheme="minorHAnsi" w:cstheme="minorBidi"/>
            <w:b w:val="0"/>
            <w:lang w:val="en-US"/>
          </w:rPr>
          <w:commentReference w:id="135"/>
        </w:r>
      </w:ins>
    </w:p>
    <w:p w14:paraId="4503722E" w14:textId="77777777" w:rsidR="00431AC6" w:rsidRPr="00431AC6" w:rsidRDefault="00431AC6" w:rsidP="00431AC6">
      <w:pPr>
        <w:rPr>
          <w:ins w:id="141" w:author="MKONDIWA, Maxwell (CIMMYT-India)" w:date="2024-01-01T11:54:00Z"/>
        </w:rPr>
        <w:pPrChange w:id="142" w:author="MKONDIWA, Maxwell (CIMMYT-India)" w:date="2024-02-26T08:26:00Z">
          <w:pPr>
            <w:pStyle w:val="Heading2"/>
          </w:pPr>
        </w:pPrChange>
      </w:pPr>
    </w:p>
    <w:p w14:paraId="5786B70A" w14:textId="77777777" w:rsidR="006D4E40" w:rsidRDefault="006D4E40" w:rsidP="006D4E40">
      <w:pPr>
        <w:rPr>
          <w:ins w:id="143" w:author="MKONDIWA, Maxwell (CIMMYT-India)" w:date="2024-01-01T11:54:00Z"/>
        </w:rPr>
      </w:pPr>
    </w:p>
    <w:p w14:paraId="79B0D7F4" w14:textId="77777777" w:rsidR="006D4E40" w:rsidRDefault="006D4E40" w:rsidP="006D4E40">
      <w:pPr>
        <w:rPr>
          <w:ins w:id="144" w:author="MKONDIWA, Maxwell (CIMMYT-India)" w:date="2024-01-01T11:54:00Z"/>
        </w:rPr>
      </w:pPr>
    </w:p>
    <w:p w14:paraId="41B6A49B" w14:textId="77777777" w:rsidR="006D4E40" w:rsidRPr="006D4E40" w:rsidRDefault="006D4E40">
      <w:pPr>
        <w:rPr>
          <w:ins w:id="145" w:author="MKONDIWA, Maxwell (CIMMYT-India)" w:date="2024-01-01T11:54:00Z"/>
        </w:rPr>
        <w:pPrChange w:id="146" w:author="MKONDIWA, Maxwell (CIMMYT-India)" w:date="2024-01-01T11:54:00Z">
          <w:pPr>
            <w:pStyle w:val="Heading2"/>
          </w:pPr>
        </w:pPrChange>
      </w:pPr>
    </w:p>
    <w:p w14:paraId="2492CFCF" w14:textId="77777777" w:rsidR="00C700FD" w:rsidRDefault="006D4E40">
      <w:pPr>
        <w:pStyle w:val="Heading2"/>
        <w:rPr>
          <w:ins w:id="147" w:author="MKONDIWA, Maxwell (CIMMYT-India)" w:date="2024-02-25T15:45:00Z"/>
        </w:rPr>
      </w:pPr>
      <w:ins w:id="148" w:author="MKONDIWA, Maxwell (CIMMYT-India)" w:date="2024-01-01T11:54:00Z">
        <w:r>
          <w:t>4.</w:t>
        </w:r>
      </w:ins>
      <w:ins w:id="149" w:author="MKONDIWA, Maxwell (CIMMYT-India)" w:date="2024-01-01T11:47:00Z">
        <w:r w:rsidR="00070886">
          <w:t>3. Limitations and future research</w:t>
        </w:r>
      </w:ins>
    </w:p>
    <w:p w14:paraId="03242574" w14:textId="713E0D56" w:rsidR="00E86F45" w:rsidRPr="000B769E" w:rsidRDefault="00C700FD" w:rsidP="00C700FD">
      <w:pPr>
        <w:rPr>
          <w:rPrChange w:id="150" w:author="MKONDIWA, Maxwell (CIMMYT-India)" w:date="2024-02-25T15:47:00Z">
            <w:rPr>
              <w:sz w:val="24"/>
              <w:szCs w:val="32"/>
            </w:rPr>
          </w:rPrChange>
        </w:rPr>
        <w:pPrChange w:id="151" w:author="MKONDIWA, Maxwell (CIMMYT-India)" w:date="2024-02-25T15:45:00Z">
          <w:pPr>
            <w:spacing w:line="259" w:lineRule="auto"/>
          </w:pPr>
        </w:pPrChange>
      </w:pPr>
      <w:ins w:id="152" w:author="MKONDIWA, Maxwell (CIMMYT-India)" w:date="2024-02-25T15:45:00Z">
        <w:r>
          <w:t>The</w:t>
        </w:r>
      </w:ins>
      <w:ins w:id="153" w:author="MKONDIWA, Maxwell (CIMMYT-India)" w:date="2024-02-25T15:47:00Z">
        <w:r w:rsidR="000B769E">
          <w:t>re are several</w:t>
        </w:r>
      </w:ins>
      <w:ins w:id="154" w:author="MKONDIWA, Maxwell (CIMMYT-India)" w:date="2024-02-25T15:45:00Z">
        <w:r>
          <w:t xml:space="preserve"> key limitations </w:t>
        </w:r>
      </w:ins>
      <w:ins w:id="155" w:author="MKONDIWA, Maxwell (CIMMYT-India)" w:date="2024-02-25T15:47:00Z">
        <w:r w:rsidR="000B769E">
          <w:t xml:space="preserve">to </w:t>
        </w:r>
      </w:ins>
      <w:ins w:id="156" w:author="MKONDIWA, Maxwell (CIMMYT-India)" w:date="2024-02-25T15:45:00Z">
        <w:r w:rsidR="00330202">
          <w:t>our approach</w:t>
        </w:r>
      </w:ins>
      <w:ins w:id="157" w:author="MKONDIWA, Maxwell (CIMMYT-India)" w:date="2024-02-25T15:47:00Z">
        <w:r w:rsidR="000B769E">
          <w:t>. First,</w:t>
        </w:r>
      </w:ins>
      <w:ins w:id="158" w:author="MKONDIWA, Maxwell (CIMMYT-India)" w:date="2024-02-25T15:45:00Z">
        <w:r w:rsidR="00330202">
          <w:t xml:space="preserve"> it is computationally heavy e</w:t>
        </w:r>
      </w:ins>
      <w:ins w:id="159" w:author="MKONDIWA, Maxwell (CIMMYT-India)" w:date="2024-02-25T15:46:00Z">
        <w:r w:rsidR="00330202">
          <w:t>specially if the</w:t>
        </w:r>
        <w:r w:rsidR="000E0C00">
          <w:t xml:space="preserve"> gridded</w:t>
        </w:r>
        <w:r w:rsidR="00330202">
          <w:t xml:space="preserve"> analysis is conducted </w:t>
        </w:r>
        <w:r w:rsidR="000E0C00">
          <w:t>for larger spatial scales</w:t>
        </w:r>
      </w:ins>
      <w:ins w:id="160" w:author="MKONDIWA, Maxwell (CIMMYT-India)" w:date="2024-02-25T15:47:00Z">
        <w:r w:rsidR="000B769E">
          <w:t xml:space="preserve">. Second, </w:t>
        </w:r>
      </w:ins>
      <w:ins w:id="161" w:author="MKONDIWA, Maxwell (CIMMYT-India)" w:date="2024-02-25T15:46:00Z">
        <w:r w:rsidR="000E0C00">
          <w:t>it requires many years of data</w:t>
        </w:r>
        <w:r w:rsidR="002436EB">
          <w:t xml:space="preserve"> to characterize the empirical c</w:t>
        </w:r>
      </w:ins>
      <w:ins w:id="162" w:author="MKONDIWA, Maxwell (CIMMYT-India)" w:date="2024-02-25T15:47:00Z">
        <w:r w:rsidR="002436EB">
          <w:t xml:space="preserve">umulative distribution function. </w:t>
        </w:r>
      </w:ins>
      <w:ins w:id="163" w:author="MKONDIWA, Maxwell (CIMMYT-India)" w:date="2024-02-25T15:55:00Z">
        <w:r w:rsidR="00013AFE">
          <w:t xml:space="preserve">Third, as compared to other </w:t>
        </w:r>
        <w:proofErr w:type="gramStart"/>
        <w:r w:rsidR="00013AFE">
          <w:t>outcomes based</w:t>
        </w:r>
        <w:proofErr w:type="gramEnd"/>
        <w:r w:rsidR="00013AFE">
          <w:t xml:space="preserve"> risk analyses like the mean-variance or conditional value at risk approach, our app</w:t>
        </w:r>
      </w:ins>
      <w:ins w:id="164" w:author="MKONDIWA, Maxwell (CIMMYT-India)" w:date="2024-02-25T15:56:00Z">
        <w:r w:rsidR="00013AFE">
          <w:t xml:space="preserve">roach simply recommends the best strategy but not an optimal </w:t>
        </w:r>
        <w:r w:rsidR="00BA1632">
          <w:t xml:space="preserve">combination or diversified portfolio of options. </w:t>
        </w:r>
      </w:ins>
      <w:ins w:id="165" w:author="MKONDIWA, Maxwell (CIMMYT-India)" w:date="2024-02-25T22:12:00Z">
        <w:r w:rsidR="008205D7">
          <w:t>Fourth, given that th</w:t>
        </w:r>
      </w:ins>
      <w:ins w:id="166" w:author="MKONDIWA, Maxwell (CIMMYT-India)" w:date="2024-02-25T22:13:00Z">
        <w:r w:rsidR="008205D7">
          <w:t xml:space="preserve">e risk evaluation approach relies on crop model outputs, any limitations of the crop model are propagated in our approach. For example, the </w:t>
        </w:r>
        <w:r w:rsidR="0047394B">
          <w:t xml:space="preserve">gridded </w:t>
        </w:r>
      </w:ins>
      <w:ins w:id="167" w:author="MKONDIWA, Maxwell (CIMMYT-India)" w:date="2024-02-25T22:14:00Z">
        <w:r w:rsidR="0047394B">
          <w:t>APSIM crop model we use has no N limitation</w:t>
        </w:r>
      </w:ins>
      <w:ins w:id="168" w:author="MKONDIWA, Maxwell (CIMMYT-India)" w:date="2024-02-25T22:15:00Z">
        <w:r w:rsidR="002A69FF">
          <w:t xml:space="preserve"> and</w:t>
        </w:r>
        <w:r w:rsidR="002E37ED">
          <w:t xml:space="preserve"> no irrigation </w:t>
        </w:r>
        <w:r w:rsidR="002A69FF">
          <w:t>t</w:t>
        </w:r>
      </w:ins>
      <w:ins w:id="169" w:author="MKONDIWA, Maxwell (CIMMYT-India)" w:date="2024-02-25T22:16:00Z">
        <w:r w:rsidR="002A69FF">
          <w:t xml:space="preserve">o isolate the effect of sowing dates in addition to </w:t>
        </w:r>
        <w:r w:rsidR="00FF2DBD">
          <w:t>not having many interactions. While we acknowledge these limitations, they a</w:t>
        </w:r>
      </w:ins>
      <w:ins w:id="170" w:author="MKONDIWA, Maxwell (CIMMYT-India)" w:date="2024-02-25T22:17:00Z">
        <w:r w:rsidR="006348F3">
          <w:t xml:space="preserve">re not necessary for the merit of this paper in that the paper is aimed at showcasing a methodology for evaluating risk regardless of </w:t>
        </w:r>
      </w:ins>
      <w:ins w:id="171" w:author="MKONDIWA, Maxwell (CIMMYT-India)" w:date="2024-02-25T22:18:00Z">
        <w:r w:rsidR="00AD0A74">
          <w:t xml:space="preserve">the nature of the crop model used. </w:t>
        </w:r>
      </w:ins>
      <w:ins w:id="172" w:author="MKONDIWA, Maxwell (CIMMYT-India)" w:date="2024-02-25T22:17:00Z">
        <w:r w:rsidR="006348F3">
          <w:t xml:space="preserve"> </w:t>
        </w:r>
      </w:ins>
      <w:r w:rsidR="00E86F45">
        <w:br w:type="page"/>
      </w:r>
    </w:p>
    <w:p w14:paraId="4CF06D08" w14:textId="7C91B309" w:rsidR="009232CA" w:rsidRPr="00256197" w:rsidRDefault="00BC2C8E" w:rsidP="003A6789">
      <w:pPr>
        <w:pStyle w:val="Heading1"/>
      </w:pPr>
      <w:r w:rsidRPr="00256197">
        <w:lastRenderedPageBreak/>
        <w:t>5</w:t>
      </w:r>
      <w:r w:rsidR="00872803" w:rsidRPr="00256197">
        <w:t xml:space="preserve">. </w:t>
      </w:r>
      <w:r w:rsidR="009232CA" w:rsidRPr="00256197">
        <w:t xml:space="preserve">Conclusion </w:t>
      </w:r>
    </w:p>
    <w:p w14:paraId="10ADA778" w14:textId="72DC3A0E" w:rsidR="008F2406" w:rsidRDefault="006B7622" w:rsidP="00B03562">
      <w:pPr>
        <w:jc w:val="both"/>
        <w:rPr>
          <w:rFonts w:cs="Times New Roman"/>
        </w:rPr>
      </w:pPr>
      <w:r>
        <w:rPr>
          <w:rFonts w:cs="Times New Roman"/>
        </w:rPr>
        <w:t xml:space="preserve">We have shown in this article how a spatially explicit risk-assessment framework can provide </w:t>
      </w:r>
      <w:proofErr w:type="gramStart"/>
      <w:r>
        <w:rPr>
          <w:rFonts w:cs="Times New Roman"/>
        </w:rPr>
        <w:t>evidences</w:t>
      </w:r>
      <w:proofErr w:type="gramEnd"/>
      <w:r>
        <w:rPr>
          <w:rFonts w:cs="Times New Roman"/>
        </w:rPr>
        <w:t xml:space="preserve"> on how different agronomic climate adaptation strategies can be adequately evaluated for risk averse farmers. </w:t>
      </w:r>
      <w:r w:rsidR="00FD1478">
        <w:rPr>
          <w:rFonts w:cs="Times New Roman"/>
        </w:rPr>
        <w:t xml:space="preserve">Our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 averse farmer will be willing to adopt an alternative rice planting date strategy. </w:t>
      </w:r>
      <w:r w:rsidR="00FD1478">
        <w:rPr>
          <w:rFonts w:cs="Times New Roman"/>
        </w:rPr>
        <w:t>Our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r w:rsidR="00FD1478">
        <w:rPr>
          <w:rFonts w:cs="Times New Roman"/>
        </w:rPr>
        <w:t xml:space="preserve"> for</w:t>
      </w:r>
      <w:r w:rsidR="00722646" w:rsidRPr="00256197">
        <w:rPr>
          <w:rFonts w:cs="Times New Roman"/>
        </w:rPr>
        <w:t xml:space="preserve"> </w:t>
      </w:r>
      <w:r w:rsidR="00FD1478">
        <w:rPr>
          <w:rFonts w:cs="Times New Roman"/>
        </w:rPr>
        <w:t>risk 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Bihar</w:t>
      </w:r>
      <w:r w:rsidR="00FD1478">
        <w:rPr>
          <w:rFonts w:cs="Times New Roman"/>
        </w:rPr>
        <w:t xml:space="preserve"> –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our risk-assessment approach can provide a robust</w:t>
      </w:r>
      <w:ins w:id="173" w:author="MKONDIWA, Maxwell (CIMMYT-India)" w:date="2024-02-25T22:29:00Z">
        <w:r w:rsidR="000227BA">
          <w:rPr>
            <w:rFonts w:cs="Times New Roman"/>
          </w:rPr>
          <w:t xml:space="preserve"> and climatic risk proofing</w:t>
        </w:r>
      </w:ins>
      <w:r w:rsidR="00FD1478">
        <w:rPr>
          <w:rFonts w:cs="Times New Roman"/>
        </w:rPr>
        <w:t xml:space="preserve"> framework for evaluating various competing climate adaptation options for risk averse smallholder farmers that not only benefit from higher </w:t>
      </w:r>
      <w:del w:id="174" w:author="MKONDIWA, Maxwell (CIMMYT-India)" w:date="2024-02-25T22:29:00Z">
        <w:r w:rsidR="00FD1478" w:rsidDel="00E021BB">
          <w:rPr>
            <w:rFonts w:cs="Times New Roman"/>
          </w:rPr>
          <w:delText>long term</w:delText>
        </w:r>
      </w:del>
      <w:ins w:id="175" w:author="MKONDIWA, Maxwell (CIMMYT-India)" w:date="2024-02-25T22:29:00Z">
        <w:r w:rsidR="00E021BB">
          <w:rPr>
            <w:rFonts w:cs="Times New Roman"/>
          </w:rPr>
          <w:t>long-term</w:t>
        </w:r>
      </w:ins>
      <w:r w:rsidR="00FD1478">
        <w:rPr>
          <w:rFonts w:cs="Times New Roman"/>
        </w:rPr>
        <w:t xml:space="preserve"> gains but also seek to minimize losses in any given year. </w:t>
      </w:r>
      <w:r w:rsidR="008F2406">
        <w:rPr>
          <w:rFonts w:cs="Times New Roman"/>
        </w:rPr>
        <w:br w:type="page"/>
      </w:r>
    </w:p>
    <w:p w14:paraId="1A5228F9" w14:textId="052B0D83" w:rsidR="008F2406" w:rsidRDefault="008F2406" w:rsidP="003A6789">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2"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proofErr w:type="spellStart"/>
      <w:r w:rsidR="00CC6488">
        <w:rPr>
          <w:rFonts w:ascii="Georgia" w:hAnsi="Georgia"/>
          <w:color w:val="1F1F1F"/>
        </w:rPr>
        <w:t>M</w:t>
      </w:r>
      <w:r w:rsidR="006D157D">
        <w:rPr>
          <w:rFonts w:ascii="Georgia" w:hAnsi="Georgia"/>
          <w:color w:val="1F1F1F"/>
        </w:rPr>
        <w:t>atlab</w:t>
      </w:r>
      <w:proofErr w:type="spellEnd"/>
      <w:r w:rsidR="006D157D">
        <w:rPr>
          <w:rFonts w:ascii="Georgia" w:hAnsi="Georgia"/>
          <w:color w:val="1F1F1F"/>
        </w:rPr>
        <w:t xml:space="preserve">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3A6789">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3A6789">
      <w:pPr>
        <w:pStyle w:val="Heading1"/>
      </w:pPr>
      <w:r w:rsidRPr="00256197">
        <w:lastRenderedPageBreak/>
        <w:t xml:space="preserve">References </w:t>
      </w:r>
    </w:p>
    <w:p w14:paraId="5AB24BDA" w14:textId="77777777" w:rsidR="007B019E" w:rsidRDefault="007B019E" w:rsidP="00B202CF">
      <w:pPr>
        <w:rPr>
          <w:rFonts w:cs="Times New Roman"/>
        </w:rPr>
      </w:pPr>
    </w:p>
    <w:p w14:paraId="41CDCA97" w14:textId="1EE07678" w:rsidR="009F5123" w:rsidRPr="009F5123" w:rsidRDefault="007B019E" w:rsidP="00B03562">
      <w:pPr>
        <w:pStyle w:val="EndNoteBibliography"/>
        <w:spacing w:after="0" w:line="360" w:lineRule="auto"/>
        <w:ind w:left="720" w:hanging="720"/>
        <w:rPr>
          <w:noProof/>
        </w:rPr>
      </w:pPr>
      <w:r>
        <w:fldChar w:fldCharType="begin"/>
      </w:r>
      <w:r>
        <w:instrText xml:space="preserve"> ADDIN EN.REFLIST </w:instrText>
      </w:r>
      <w:r>
        <w:fldChar w:fldCharType="separate"/>
      </w:r>
      <w:r w:rsidR="009F5123" w:rsidRPr="009F5123">
        <w:rPr>
          <w:noProof/>
        </w:rPr>
        <w:t xml:space="preserve">Hurley, T., Koo, J., &amp; Tesfaye, K. (2018). Weather risk: how does it change the yield benefits of nitrogen fertilizer and improved maize varieties in sub-Saharan Africa? </w:t>
      </w:r>
      <w:r w:rsidR="009F5123" w:rsidRPr="009F5123">
        <w:rPr>
          <w:i/>
          <w:noProof/>
        </w:rPr>
        <w:t>Agricultural Economics</w:t>
      </w:r>
      <w:r w:rsidR="009F5123" w:rsidRPr="009F5123">
        <w:rPr>
          <w:noProof/>
        </w:rPr>
        <w:t>,</w:t>
      </w:r>
      <w:r w:rsidR="009F5123" w:rsidRPr="009F5123">
        <w:rPr>
          <w:i/>
          <w:noProof/>
        </w:rPr>
        <w:t xml:space="preserve"> 49</w:t>
      </w:r>
      <w:r w:rsidR="009F5123" w:rsidRPr="009F5123">
        <w:rPr>
          <w:noProof/>
        </w:rPr>
        <w:t xml:space="preserve">(6), 711-723. </w:t>
      </w:r>
      <w:hyperlink r:id="rId23" w:history="1">
        <w:r w:rsidR="009F5123" w:rsidRPr="009F5123">
          <w:rPr>
            <w:rStyle w:val="Hyperlink"/>
            <w:noProof/>
          </w:rPr>
          <w:t>https://doi.org/https://doi.org/10.1111/agec.12454</w:t>
        </w:r>
      </w:hyperlink>
      <w:r w:rsidR="009F5123" w:rsidRPr="009F5123">
        <w:rPr>
          <w:noProof/>
        </w:rPr>
        <w:t xml:space="preserve"> </w:t>
      </w:r>
    </w:p>
    <w:p w14:paraId="3724D5F7" w14:textId="048BB1DD" w:rsidR="009F5123" w:rsidRPr="009F5123" w:rsidRDefault="009F5123" w:rsidP="00B03562">
      <w:pPr>
        <w:pStyle w:val="EndNoteBibliography"/>
        <w:spacing w:after="0" w:line="360" w:lineRule="auto"/>
        <w:ind w:left="720" w:hanging="720"/>
        <w:rPr>
          <w:noProof/>
        </w:rPr>
      </w:pPr>
      <w:r w:rsidRPr="009F5123">
        <w:rPr>
          <w:noProof/>
        </w:rPr>
        <w:t xml:space="preserve">Iizumi, T., Yokozawa, M., &amp; Nishimori, M. (2009). Parameter estimation and uncertainty analysis of a large-scale crop model for paddy rice: Application of a Bayesian approach. </w:t>
      </w:r>
      <w:r w:rsidRPr="009F5123">
        <w:rPr>
          <w:i/>
          <w:noProof/>
        </w:rPr>
        <w:t>Agricultural and Forest Meteorology</w:t>
      </w:r>
      <w:r w:rsidRPr="009F5123">
        <w:rPr>
          <w:noProof/>
        </w:rPr>
        <w:t>,</w:t>
      </w:r>
      <w:r w:rsidRPr="009F5123">
        <w:rPr>
          <w:i/>
          <w:noProof/>
        </w:rPr>
        <w:t xml:space="preserve"> 149</w:t>
      </w:r>
      <w:r w:rsidRPr="009F5123">
        <w:rPr>
          <w:noProof/>
        </w:rPr>
        <w:t xml:space="preserve">(2), 333-348. </w:t>
      </w:r>
      <w:hyperlink r:id="rId24" w:history="1">
        <w:r w:rsidRPr="009F5123">
          <w:rPr>
            <w:rStyle w:val="Hyperlink"/>
            <w:noProof/>
          </w:rPr>
          <w:t>https://doi.org/https://doi.org/10.1016/j.agrformet.2008.08.015</w:t>
        </w:r>
      </w:hyperlink>
      <w:r w:rsidRPr="009F5123">
        <w:rPr>
          <w:noProof/>
        </w:rPr>
        <w:t xml:space="preserve"> </w:t>
      </w:r>
    </w:p>
    <w:p w14:paraId="4CB2C7C5" w14:textId="77777777" w:rsidR="009F5123" w:rsidRPr="009F5123" w:rsidRDefault="009F5123" w:rsidP="00B03562">
      <w:pPr>
        <w:pStyle w:val="EndNoteBibliography"/>
        <w:spacing w:after="0" w:line="360" w:lineRule="auto"/>
        <w:ind w:left="720" w:hanging="720"/>
        <w:rPr>
          <w:noProof/>
        </w:rPr>
      </w:pPr>
      <w:r w:rsidRPr="009F5123">
        <w:rPr>
          <w:noProof/>
        </w:rPr>
        <w:t xml:space="preserve">IPCC. (2022). </w:t>
      </w:r>
      <w:r w:rsidRPr="009F5123">
        <w:rPr>
          <w:i/>
          <w:noProof/>
        </w:rPr>
        <w:t>Summary for policymakers</w:t>
      </w:r>
      <w:r w:rsidRPr="009F5123">
        <w:rPr>
          <w:noProof/>
        </w:rPr>
        <w:t xml:space="preserve"> (C. U. Press, Ed.). Intergovernmental Panel on Climate Change. </w:t>
      </w:r>
    </w:p>
    <w:p w14:paraId="5343573B" w14:textId="61DF1FEB" w:rsidR="009F5123" w:rsidRPr="009F5123" w:rsidRDefault="009F5123" w:rsidP="00B03562">
      <w:pPr>
        <w:pStyle w:val="EndNoteBibliography"/>
        <w:spacing w:after="0" w:line="360" w:lineRule="auto"/>
        <w:ind w:left="720" w:hanging="720"/>
        <w:rPr>
          <w:noProof/>
        </w:rPr>
      </w:pPr>
      <w:r w:rsidRPr="009F5123">
        <w:rPr>
          <w:noProof/>
        </w:rPr>
        <w:t xml:space="preserve">Ishtiaque, A., Singh, S., Lobell, D., Balwinder, S., Fishman, R., &amp; Jain, M. (2022). Prior crop season management constrains farmer adaptation to warming temperatures: Evidence from the Indo-Gangetic Plains. </w:t>
      </w:r>
      <w:r w:rsidRPr="009F5123">
        <w:rPr>
          <w:i/>
          <w:noProof/>
        </w:rPr>
        <w:t>Science of The Total Environment</w:t>
      </w:r>
      <w:r w:rsidRPr="009F5123">
        <w:rPr>
          <w:noProof/>
        </w:rPr>
        <w:t>,</w:t>
      </w:r>
      <w:r w:rsidRPr="009F5123">
        <w:rPr>
          <w:i/>
          <w:noProof/>
        </w:rPr>
        <w:t xml:space="preserve"> 807</w:t>
      </w:r>
      <w:r w:rsidRPr="009F5123">
        <w:rPr>
          <w:noProof/>
        </w:rPr>
        <w:t xml:space="preserve">, 151671. </w:t>
      </w:r>
      <w:hyperlink r:id="rId25" w:history="1">
        <w:r w:rsidRPr="009F5123">
          <w:rPr>
            <w:rStyle w:val="Hyperlink"/>
            <w:noProof/>
          </w:rPr>
          <w:t>https://doi.org/https://doi.org/10.1016/j.scitotenv.2021.151671</w:t>
        </w:r>
      </w:hyperlink>
      <w:r w:rsidRPr="009F5123">
        <w:rPr>
          <w:noProof/>
        </w:rPr>
        <w:t xml:space="preserve"> </w:t>
      </w:r>
    </w:p>
    <w:p w14:paraId="770224FC" w14:textId="603A0B6B" w:rsidR="009F5123" w:rsidRPr="009F5123" w:rsidRDefault="009F5123" w:rsidP="00B03562">
      <w:pPr>
        <w:pStyle w:val="EndNoteBibliography"/>
        <w:spacing w:after="0" w:line="360" w:lineRule="auto"/>
        <w:ind w:left="720" w:hanging="720"/>
        <w:rPr>
          <w:noProof/>
        </w:rPr>
      </w:pPr>
      <w:r w:rsidRPr="009F5123">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9F5123">
        <w:rPr>
          <w:i/>
          <w:noProof/>
        </w:rPr>
        <w:t>Agricultural Water Management</w:t>
      </w:r>
      <w:r w:rsidRPr="009F5123">
        <w:rPr>
          <w:noProof/>
        </w:rPr>
        <w:t>,</w:t>
      </w:r>
      <w:r w:rsidRPr="009F5123">
        <w:rPr>
          <w:i/>
          <w:noProof/>
        </w:rPr>
        <w:t xml:space="preserve"> 202</w:t>
      </w:r>
      <w:r w:rsidRPr="009F5123">
        <w:rPr>
          <w:noProof/>
        </w:rPr>
        <w:t xml:space="preserve">, 122-133. </w:t>
      </w:r>
      <w:hyperlink r:id="rId26" w:history="1">
        <w:r w:rsidRPr="009F5123">
          <w:rPr>
            <w:rStyle w:val="Hyperlink"/>
            <w:noProof/>
          </w:rPr>
          <w:t>https://doi.org/https://doi.org/10.1016/j.agwat.2018.02.020</w:t>
        </w:r>
      </w:hyperlink>
      <w:r w:rsidRPr="009F5123">
        <w:rPr>
          <w:noProof/>
        </w:rPr>
        <w:t xml:space="preserve"> </w:t>
      </w:r>
    </w:p>
    <w:p w14:paraId="63B55630" w14:textId="67F59547" w:rsidR="009F5123" w:rsidRPr="009F5123" w:rsidRDefault="009F5123" w:rsidP="00B03562">
      <w:pPr>
        <w:pStyle w:val="EndNoteBibliography"/>
        <w:spacing w:after="0" w:line="360" w:lineRule="auto"/>
        <w:ind w:left="720" w:hanging="720"/>
        <w:rPr>
          <w:noProof/>
        </w:rPr>
      </w:pPr>
      <w:r w:rsidRPr="009F5123">
        <w:rPr>
          <w:noProof/>
        </w:rPr>
        <w:t xml:space="preserve">Levy, H. (2016). </w:t>
      </w:r>
      <w:r w:rsidRPr="009F5123">
        <w:rPr>
          <w:i/>
          <w:noProof/>
        </w:rPr>
        <w:t>Stochastic Dominance</w:t>
      </w:r>
      <w:r w:rsidRPr="009F5123">
        <w:rPr>
          <w:noProof/>
        </w:rPr>
        <w:t xml:space="preserve">. Springer Cham. </w:t>
      </w:r>
      <w:hyperlink r:id="rId27" w:history="1">
        <w:r w:rsidRPr="009F5123">
          <w:rPr>
            <w:rStyle w:val="Hyperlink"/>
            <w:noProof/>
          </w:rPr>
          <w:t>https://doi.org/https://doi.org/10.1007/978-3-319-21708-6</w:t>
        </w:r>
      </w:hyperlink>
      <w:r w:rsidRPr="009F5123">
        <w:rPr>
          <w:noProof/>
        </w:rPr>
        <w:t xml:space="preserve"> </w:t>
      </w:r>
    </w:p>
    <w:p w14:paraId="2ED7D0CF" w14:textId="5D737FAB" w:rsidR="009F5123" w:rsidRPr="009F5123" w:rsidRDefault="009F5123" w:rsidP="00B03562">
      <w:pPr>
        <w:pStyle w:val="EndNoteBibliography"/>
        <w:spacing w:after="0" w:line="360" w:lineRule="auto"/>
        <w:ind w:left="720" w:hanging="720"/>
        <w:rPr>
          <w:noProof/>
        </w:rPr>
      </w:pPr>
      <w:r w:rsidRPr="009F5123">
        <w:rPr>
          <w:noProof/>
        </w:rPr>
        <w:t xml:space="preserve">Markowitz, H. M. (1959). </w:t>
      </w:r>
      <w:r w:rsidRPr="009F5123">
        <w:rPr>
          <w:i/>
          <w:noProof/>
        </w:rPr>
        <w:t>Portfolio Selection</w:t>
      </w:r>
      <w:r w:rsidRPr="009F5123">
        <w:rPr>
          <w:noProof/>
        </w:rPr>
        <w:t xml:space="preserve">. Yale University Press. </w:t>
      </w:r>
      <w:hyperlink r:id="rId28" w:history="1">
        <w:r w:rsidRPr="009F5123">
          <w:rPr>
            <w:rStyle w:val="Hyperlink"/>
            <w:noProof/>
          </w:rPr>
          <w:t>https://doi.org/doi:10.12987/9780300191677</w:t>
        </w:r>
      </w:hyperlink>
      <w:r w:rsidRPr="009F5123">
        <w:rPr>
          <w:noProof/>
        </w:rPr>
        <w:t xml:space="preserve"> </w:t>
      </w:r>
    </w:p>
    <w:p w14:paraId="18697189" w14:textId="7B3DF761" w:rsidR="009F5123" w:rsidRPr="009F5123" w:rsidRDefault="009F5123" w:rsidP="00B03562">
      <w:pPr>
        <w:pStyle w:val="EndNoteBibliography"/>
        <w:spacing w:after="0" w:line="360" w:lineRule="auto"/>
        <w:ind w:left="720" w:hanging="720"/>
        <w:rPr>
          <w:noProof/>
        </w:rPr>
      </w:pPr>
      <w:r w:rsidRPr="009F5123">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9F5123">
        <w:rPr>
          <w:i/>
          <w:noProof/>
        </w:rPr>
        <w:t>Nature Food</w:t>
      </w:r>
      <w:r w:rsidRPr="009F5123">
        <w:rPr>
          <w:noProof/>
        </w:rPr>
        <w:t>,</w:t>
      </w:r>
      <w:r w:rsidRPr="009F5123">
        <w:rPr>
          <w:i/>
          <w:noProof/>
        </w:rPr>
        <w:t xml:space="preserve"> 3</w:t>
      </w:r>
      <w:r w:rsidRPr="009F5123">
        <w:rPr>
          <w:noProof/>
        </w:rPr>
        <w:t xml:space="preserve">(7), 542-551. </w:t>
      </w:r>
      <w:hyperlink r:id="rId29" w:history="1">
        <w:r w:rsidRPr="009F5123">
          <w:rPr>
            <w:rStyle w:val="Hyperlink"/>
            <w:noProof/>
          </w:rPr>
          <w:t>https://doi.org/10.1038/s43016-022-00549-0</w:t>
        </w:r>
      </w:hyperlink>
      <w:r w:rsidRPr="009F5123">
        <w:rPr>
          <w:noProof/>
        </w:rPr>
        <w:t xml:space="preserve"> </w:t>
      </w:r>
    </w:p>
    <w:p w14:paraId="507FDF5E" w14:textId="7B4A898C" w:rsidR="009F5123" w:rsidRPr="009F5123" w:rsidRDefault="009F5123" w:rsidP="00B03562">
      <w:pPr>
        <w:pStyle w:val="EndNoteBibliography"/>
        <w:spacing w:after="0" w:line="360" w:lineRule="auto"/>
        <w:ind w:left="720" w:hanging="720"/>
        <w:rPr>
          <w:noProof/>
        </w:rPr>
      </w:pPr>
      <w:r w:rsidRPr="009F5123">
        <w:rPr>
          <w:noProof/>
        </w:rPr>
        <w:t xml:space="preserve">Meyer, J. (1977). Second Degree Stochastic Dominance with Respect to a Function. </w:t>
      </w:r>
      <w:r w:rsidRPr="009F5123">
        <w:rPr>
          <w:i/>
          <w:noProof/>
        </w:rPr>
        <w:t>International Economic Review</w:t>
      </w:r>
      <w:r w:rsidRPr="009F5123">
        <w:rPr>
          <w:noProof/>
        </w:rPr>
        <w:t>,</w:t>
      </w:r>
      <w:r w:rsidRPr="009F5123">
        <w:rPr>
          <w:i/>
          <w:noProof/>
        </w:rPr>
        <w:t xml:space="preserve"> 18</w:t>
      </w:r>
      <w:r w:rsidRPr="009F5123">
        <w:rPr>
          <w:noProof/>
        </w:rPr>
        <w:t xml:space="preserve">(2), 477-487. </w:t>
      </w:r>
      <w:hyperlink r:id="rId30" w:history="1">
        <w:r w:rsidRPr="009F5123">
          <w:rPr>
            <w:rStyle w:val="Hyperlink"/>
            <w:noProof/>
          </w:rPr>
          <w:t>https://EconPapers.repec.org/RePEc:ier:iecrev:v:18:y:1977:i:2:p:477-87</w:t>
        </w:r>
      </w:hyperlink>
      <w:r w:rsidRPr="009F5123">
        <w:rPr>
          <w:noProof/>
        </w:rPr>
        <w:t xml:space="preserve"> </w:t>
      </w:r>
    </w:p>
    <w:p w14:paraId="74FC178C" w14:textId="290C7C41" w:rsidR="009F5123" w:rsidRPr="009F5123" w:rsidRDefault="009F5123" w:rsidP="00B03562">
      <w:pPr>
        <w:pStyle w:val="EndNoteBibliography"/>
        <w:spacing w:after="0" w:line="360" w:lineRule="auto"/>
        <w:ind w:left="720" w:hanging="720"/>
        <w:rPr>
          <w:noProof/>
        </w:rPr>
      </w:pPr>
      <w:r w:rsidRPr="009F5123">
        <w:rPr>
          <w:noProof/>
        </w:rPr>
        <w:t xml:space="preserve">Montes, C., Urfels, A., Han, E., &amp; Balwinder-Singh. (2023). Planting Rice at Monsoon Onset Could Mitigate the Impact of Temperature Stress on Rice&amp;ndash;Wheat Systems of Bihar, India. </w:t>
      </w:r>
      <w:r w:rsidRPr="009F5123">
        <w:rPr>
          <w:i/>
          <w:noProof/>
        </w:rPr>
        <w:t>Atmosphere</w:t>
      </w:r>
      <w:r w:rsidRPr="009F5123">
        <w:rPr>
          <w:noProof/>
        </w:rPr>
        <w:t>,</w:t>
      </w:r>
      <w:r w:rsidRPr="009F5123">
        <w:rPr>
          <w:i/>
          <w:noProof/>
        </w:rPr>
        <w:t xml:space="preserve"> 14</w:t>
      </w:r>
      <w:r w:rsidRPr="009F5123">
        <w:rPr>
          <w:noProof/>
        </w:rPr>
        <w:t xml:space="preserve">(1), 40. </w:t>
      </w:r>
      <w:hyperlink r:id="rId31" w:history="1">
        <w:r w:rsidRPr="009F5123">
          <w:rPr>
            <w:rStyle w:val="Hyperlink"/>
            <w:noProof/>
          </w:rPr>
          <w:t>https://www.mdpi.com/2073-4433/14/1/40</w:t>
        </w:r>
      </w:hyperlink>
      <w:r w:rsidRPr="009F5123">
        <w:rPr>
          <w:noProof/>
        </w:rPr>
        <w:t xml:space="preserve"> </w:t>
      </w:r>
    </w:p>
    <w:p w14:paraId="2115F94B" w14:textId="13D62613" w:rsidR="009F5123" w:rsidRPr="009F5123" w:rsidRDefault="009F5123" w:rsidP="00B03562">
      <w:pPr>
        <w:pStyle w:val="EndNoteBibliography"/>
        <w:spacing w:after="0" w:line="360" w:lineRule="auto"/>
        <w:ind w:left="720" w:hanging="720"/>
        <w:rPr>
          <w:noProof/>
        </w:rPr>
      </w:pPr>
      <w:r w:rsidRPr="009F5123">
        <w:rPr>
          <w:noProof/>
        </w:rPr>
        <w:t xml:space="preserve">Nalley, L. L., &amp; Barkley, A. P. (2010). Using Portfolio Theory to Enhance Wheat Yield Stability in Low-Income Nations: An Application in the Yaqui Valley of Northwestern Mexico. </w:t>
      </w:r>
      <w:r w:rsidRPr="009F5123">
        <w:rPr>
          <w:i/>
          <w:noProof/>
        </w:rPr>
        <w:t xml:space="preserve">Journal </w:t>
      </w:r>
      <w:r w:rsidRPr="009F5123">
        <w:rPr>
          <w:i/>
          <w:noProof/>
        </w:rPr>
        <w:lastRenderedPageBreak/>
        <w:t>of Agricultural and Resource Economics</w:t>
      </w:r>
      <w:r w:rsidRPr="009F5123">
        <w:rPr>
          <w:noProof/>
        </w:rPr>
        <w:t>,</w:t>
      </w:r>
      <w:r w:rsidRPr="009F5123">
        <w:rPr>
          <w:i/>
          <w:noProof/>
        </w:rPr>
        <w:t xml:space="preserve"> 35</w:t>
      </w:r>
      <w:r w:rsidRPr="009F5123">
        <w:rPr>
          <w:noProof/>
        </w:rPr>
        <w:t xml:space="preserve">(2), 334-347. Retrieved 2010-08, from </w:t>
      </w:r>
      <w:hyperlink r:id="rId32" w:history="1">
        <w:r w:rsidRPr="009F5123">
          <w:rPr>
            <w:rStyle w:val="Hyperlink"/>
            <w:noProof/>
          </w:rPr>
          <w:t>https://ageconsearch.umn.edu/record/93223/files/JARE_Aug2010__10_pp334-347.pdf</w:t>
        </w:r>
      </w:hyperlink>
      <w:r w:rsidRPr="009F5123">
        <w:rPr>
          <w:noProof/>
        </w:rPr>
        <w:t xml:space="preserve"> </w:t>
      </w:r>
    </w:p>
    <w:p w14:paraId="2A7E777B" w14:textId="6E662771" w:rsidR="009F5123" w:rsidRPr="009F5123" w:rsidRDefault="009F5123" w:rsidP="00B03562">
      <w:pPr>
        <w:pStyle w:val="EndNoteBibliography"/>
        <w:spacing w:after="0" w:line="360" w:lineRule="auto"/>
        <w:ind w:left="720" w:hanging="720"/>
        <w:rPr>
          <w:noProof/>
        </w:rPr>
      </w:pPr>
      <w:r w:rsidRPr="009F5123">
        <w:rPr>
          <w:noProof/>
        </w:rPr>
        <w:t xml:space="preserve">Newport, D., Lobell, D. B., Balwinder, S., Srivastava, A. K., Rao, P., Umashaanker, M., Malik, R. K., McDonald, A., &amp; Jain, M. (2020). Factors Constraining Timely Sowing of Wheat as an Adaptation to Climate Change in Eastern India. </w:t>
      </w:r>
      <w:r w:rsidRPr="009F5123">
        <w:rPr>
          <w:i/>
          <w:noProof/>
        </w:rPr>
        <w:t>Weather, Climate, and Society</w:t>
      </w:r>
      <w:r w:rsidRPr="009F5123">
        <w:rPr>
          <w:noProof/>
        </w:rPr>
        <w:t>,</w:t>
      </w:r>
      <w:r w:rsidRPr="009F5123">
        <w:rPr>
          <w:i/>
          <w:noProof/>
        </w:rPr>
        <w:t xml:space="preserve"> 12</w:t>
      </w:r>
      <w:r w:rsidRPr="009F5123">
        <w:rPr>
          <w:noProof/>
        </w:rPr>
        <w:t xml:space="preserve">(3), 515-528. </w:t>
      </w:r>
      <w:hyperlink r:id="rId33" w:history="1">
        <w:r w:rsidRPr="009F5123">
          <w:rPr>
            <w:rStyle w:val="Hyperlink"/>
            <w:noProof/>
          </w:rPr>
          <w:t>https://doi.org/https://doi.org/10.1175/WCAS-D-19-0122.1</w:t>
        </w:r>
      </w:hyperlink>
      <w:r w:rsidRPr="009F5123">
        <w:rPr>
          <w:noProof/>
        </w:rPr>
        <w:t xml:space="preserve"> </w:t>
      </w:r>
    </w:p>
    <w:p w14:paraId="7FA859ED" w14:textId="56E32AD9" w:rsidR="009F5123" w:rsidRPr="009F5123" w:rsidRDefault="009F5123" w:rsidP="00B03562">
      <w:pPr>
        <w:pStyle w:val="EndNoteBibliography"/>
        <w:spacing w:after="0" w:line="360" w:lineRule="auto"/>
        <w:ind w:left="720" w:hanging="720"/>
        <w:rPr>
          <w:noProof/>
        </w:rPr>
      </w:pPr>
      <w:r w:rsidRPr="009F5123">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9F5123">
        <w:rPr>
          <w:i/>
          <w:noProof/>
        </w:rPr>
        <w:t>Agricultural and Forest Meteorology</w:t>
      </w:r>
      <w:r w:rsidRPr="009F5123">
        <w:rPr>
          <w:noProof/>
        </w:rPr>
        <w:t>,</w:t>
      </w:r>
      <w:r w:rsidRPr="009F5123">
        <w:rPr>
          <w:i/>
          <w:noProof/>
        </w:rPr>
        <w:t xml:space="preserve"> 170</w:t>
      </w:r>
      <w:r w:rsidRPr="009F5123">
        <w:rPr>
          <w:noProof/>
        </w:rPr>
        <w:t xml:space="preserve">, 166-182. </w:t>
      </w:r>
      <w:hyperlink r:id="rId34" w:history="1">
        <w:r w:rsidRPr="009F5123">
          <w:rPr>
            <w:rStyle w:val="Hyperlink"/>
            <w:noProof/>
          </w:rPr>
          <w:t>https://doi.org/https://doi.org/10.1016/j.agrformet.2012.09.011</w:t>
        </w:r>
      </w:hyperlink>
      <w:r w:rsidRPr="009F5123">
        <w:rPr>
          <w:noProof/>
        </w:rPr>
        <w:t xml:space="preserve"> </w:t>
      </w:r>
    </w:p>
    <w:p w14:paraId="2F16EC89" w14:textId="6AC01C3B" w:rsidR="009F5123" w:rsidRPr="009F5123" w:rsidRDefault="009F5123" w:rsidP="00B03562">
      <w:pPr>
        <w:pStyle w:val="EndNoteBibliography"/>
        <w:spacing w:after="0" w:line="360" w:lineRule="auto"/>
        <w:ind w:left="720" w:hanging="720"/>
        <w:rPr>
          <w:noProof/>
        </w:rPr>
      </w:pPr>
      <w:r w:rsidRPr="009F5123">
        <w:rPr>
          <w:noProof/>
        </w:rPr>
        <w:t xml:space="preserve">Ruzzante, S., Labarta, R., &amp; Bilton, A. (2021). Adoption of agricultural technology in the developing world: A meta-analysis of the empirical literature. </w:t>
      </w:r>
      <w:r w:rsidRPr="009F5123">
        <w:rPr>
          <w:i/>
          <w:noProof/>
        </w:rPr>
        <w:t>World Development</w:t>
      </w:r>
      <w:r w:rsidRPr="009F5123">
        <w:rPr>
          <w:noProof/>
        </w:rPr>
        <w:t>,</w:t>
      </w:r>
      <w:r w:rsidRPr="009F5123">
        <w:rPr>
          <w:i/>
          <w:noProof/>
        </w:rPr>
        <w:t xml:space="preserve"> 146</w:t>
      </w:r>
      <w:r w:rsidRPr="009F5123">
        <w:rPr>
          <w:noProof/>
        </w:rPr>
        <w:t xml:space="preserve">, 105599. </w:t>
      </w:r>
      <w:hyperlink r:id="rId35" w:history="1">
        <w:r w:rsidRPr="009F5123">
          <w:rPr>
            <w:rStyle w:val="Hyperlink"/>
            <w:noProof/>
          </w:rPr>
          <w:t>https://doi.org/https://doi.org/10.1016/j.worlddev.2021.105599</w:t>
        </w:r>
      </w:hyperlink>
      <w:r w:rsidRPr="009F5123">
        <w:rPr>
          <w:noProof/>
        </w:rPr>
        <w:t xml:space="preserve"> </w:t>
      </w:r>
    </w:p>
    <w:p w14:paraId="7D893166" w14:textId="1F1F9E9F" w:rsidR="009F5123" w:rsidRPr="009F5123" w:rsidRDefault="009F5123" w:rsidP="00B03562">
      <w:pPr>
        <w:pStyle w:val="EndNoteBibliography"/>
        <w:spacing w:after="0" w:line="360" w:lineRule="auto"/>
        <w:ind w:left="720" w:hanging="720"/>
        <w:rPr>
          <w:noProof/>
        </w:rPr>
      </w:pPr>
      <w:r w:rsidRPr="009F5123">
        <w:rPr>
          <w:noProof/>
        </w:rPr>
        <w:t xml:space="preserve">Shah, T., Ul Hassan, M., Khattak, M. Z., Banerjee, P. S., Singh, O. P., &amp; Rehman, S. U. (2009). Is Irrigation Water Free? A Reality Check in the Indo-Gangetic Basin. </w:t>
      </w:r>
      <w:r w:rsidRPr="009F5123">
        <w:rPr>
          <w:i/>
          <w:noProof/>
        </w:rPr>
        <w:t>World Development</w:t>
      </w:r>
      <w:r w:rsidRPr="009F5123">
        <w:rPr>
          <w:noProof/>
        </w:rPr>
        <w:t>,</w:t>
      </w:r>
      <w:r w:rsidRPr="009F5123">
        <w:rPr>
          <w:i/>
          <w:noProof/>
        </w:rPr>
        <w:t xml:space="preserve"> 37</w:t>
      </w:r>
      <w:r w:rsidRPr="009F5123">
        <w:rPr>
          <w:noProof/>
        </w:rPr>
        <w:t xml:space="preserve">(2), 422-434. </w:t>
      </w:r>
      <w:hyperlink r:id="rId36" w:history="1">
        <w:r w:rsidRPr="009F5123">
          <w:rPr>
            <w:rStyle w:val="Hyperlink"/>
            <w:noProof/>
          </w:rPr>
          <w:t>https://doi.org/https://doi.org/10.1016/j.worlddev.2008.05.008</w:t>
        </w:r>
      </w:hyperlink>
      <w:r w:rsidRPr="009F5123">
        <w:rPr>
          <w:noProof/>
        </w:rPr>
        <w:t xml:space="preserve"> </w:t>
      </w:r>
    </w:p>
    <w:p w14:paraId="37A168BF" w14:textId="72052841" w:rsidR="009F5123" w:rsidRPr="009F5123" w:rsidRDefault="009F5123" w:rsidP="00B03562">
      <w:pPr>
        <w:pStyle w:val="EndNoteBibliography"/>
        <w:spacing w:after="0" w:line="360" w:lineRule="auto"/>
        <w:ind w:left="720" w:hanging="720"/>
        <w:rPr>
          <w:noProof/>
        </w:rPr>
      </w:pPr>
      <w:r w:rsidRPr="009F5123">
        <w:rPr>
          <w:noProof/>
        </w:rPr>
        <w:t xml:space="preserve">Suri, T. (2011). Selection and Comparative Advantage in Technology Adoption. </w:t>
      </w:r>
      <w:r w:rsidRPr="009F5123">
        <w:rPr>
          <w:i/>
          <w:noProof/>
        </w:rPr>
        <w:t>Econometrica</w:t>
      </w:r>
      <w:r w:rsidRPr="009F5123">
        <w:rPr>
          <w:noProof/>
        </w:rPr>
        <w:t>,</w:t>
      </w:r>
      <w:r w:rsidRPr="009F5123">
        <w:rPr>
          <w:i/>
          <w:noProof/>
        </w:rPr>
        <w:t xml:space="preserve"> 79</w:t>
      </w:r>
      <w:r w:rsidRPr="009F5123">
        <w:rPr>
          <w:noProof/>
        </w:rPr>
        <w:t xml:space="preserve">(1), 159-209. </w:t>
      </w:r>
      <w:hyperlink r:id="rId37" w:history="1">
        <w:r w:rsidRPr="009F5123">
          <w:rPr>
            <w:rStyle w:val="Hyperlink"/>
            <w:noProof/>
          </w:rPr>
          <w:t>https://doi.org/https://doi.org/10.3982/ECTA7749</w:t>
        </w:r>
      </w:hyperlink>
      <w:r w:rsidRPr="009F5123">
        <w:rPr>
          <w:noProof/>
        </w:rPr>
        <w:t xml:space="preserve"> </w:t>
      </w:r>
    </w:p>
    <w:p w14:paraId="23EC3153" w14:textId="09722774" w:rsidR="009F5123" w:rsidRPr="009F5123" w:rsidRDefault="009F5123" w:rsidP="00B03562">
      <w:pPr>
        <w:pStyle w:val="EndNoteBibliography"/>
        <w:spacing w:after="0" w:line="360" w:lineRule="auto"/>
        <w:ind w:left="720" w:hanging="720"/>
        <w:rPr>
          <w:noProof/>
        </w:rPr>
      </w:pPr>
      <w:r w:rsidRPr="009F5123">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9F5123">
        <w:rPr>
          <w:i/>
          <w:noProof/>
        </w:rPr>
        <w:t>The Journal of Agricultural Science</w:t>
      </w:r>
      <w:r w:rsidRPr="009F5123">
        <w:rPr>
          <w:noProof/>
        </w:rPr>
        <w:t>,</w:t>
      </w:r>
      <w:r w:rsidRPr="009F5123">
        <w:rPr>
          <w:i/>
          <w:noProof/>
        </w:rPr>
        <w:t xml:space="preserve"> 157</w:t>
      </w:r>
      <w:r w:rsidRPr="009F5123">
        <w:rPr>
          <w:noProof/>
        </w:rPr>
        <w:t xml:space="preserve">(3), 189-210. </w:t>
      </w:r>
      <w:hyperlink r:id="rId38" w:history="1">
        <w:r w:rsidRPr="009F5123">
          <w:rPr>
            <w:rStyle w:val="Hyperlink"/>
            <w:noProof/>
          </w:rPr>
          <w:t>https://doi.org/10.1017/S0021859619000492</w:t>
        </w:r>
      </w:hyperlink>
      <w:r w:rsidRPr="009F5123">
        <w:rPr>
          <w:noProof/>
        </w:rPr>
        <w:t xml:space="preserve"> </w:t>
      </w:r>
    </w:p>
    <w:p w14:paraId="2BD61257" w14:textId="0C027B10" w:rsidR="009F5123" w:rsidRPr="009F5123" w:rsidRDefault="009F5123" w:rsidP="00B03562">
      <w:pPr>
        <w:pStyle w:val="EndNoteBibliography"/>
        <w:spacing w:after="0" w:line="360" w:lineRule="auto"/>
        <w:ind w:left="720" w:hanging="720"/>
        <w:rPr>
          <w:noProof/>
        </w:rPr>
      </w:pPr>
      <w:r w:rsidRPr="009F5123">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9F5123">
        <w:rPr>
          <w:i/>
          <w:noProof/>
        </w:rPr>
        <w:t>Agricultural Systems</w:t>
      </w:r>
      <w:r w:rsidRPr="009F5123">
        <w:rPr>
          <w:noProof/>
        </w:rPr>
        <w:t>,</w:t>
      </w:r>
      <w:r w:rsidRPr="009F5123">
        <w:rPr>
          <w:i/>
          <w:noProof/>
        </w:rPr>
        <w:t xml:space="preserve"> 207</w:t>
      </w:r>
      <w:r w:rsidRPr="009F5123">
        <w:rPr>
          <w:noProof/>
        </w:rPr>
        <w:t xml:space="preserve">, 103618. </w:t>
      </w:r>
      <w:hyperlink r:id="rId39" w:history="1">
        <w:r w:rsidRPr="009F5123">
          <w:rPr>
            <w:rStyle w:val="Hyperlink"/>
            <w:noProof/>
          </w:rPr>
          <w:t>https://doi.org/https://doi.org/10.1016/j.agsy.2023.103618</w:t>
        </w:r>
      </w:hyperlink>
      <w:r w:rsidRPr="009F5123">
        <w:rPr>
          <w:noProof/>
        </w:rPr>
        <w:t xml:space="preserve"> </w:t>
      </w:r>
    </w:p>
    <w:p w14:paraId="40CBB92D" w14:textId="584BB1EA" w:rsidR="009F5123" w:rsidRPr="009F5123" w:rsidRDefault="009F5123" w:rsidP="00B03562">
      <w:pPr>
        <w:pStyle w:val="EndNoteBibliography"/>
        <w:spacing w:after="0" w:line="360" w:lineRule="auto"/>
        <w:ind w:left="720" w:hanging="720"/>
        <w:rPr>
          <w:noProof/>
        </w:rPr>
      </w:pPr>
      <w:r w:rsidRPr="009F5123">
        <w:rPr>
          <w:noProof/>
        </w:rPr>
        <w:t xml:space="preserve">Urfels, A., McDonald, A. J., Krupnik, T. J., &amp; van Oel, P. R. (2020). Drivers of groundwater utilization in water-limited rice production systems in Nepal. </w:t>
      </w:r>
      <w:r w:rsidRPr="009F5123">
        <w:rPr>
          <w:i/>
          <w:noProof/>
        </w:rPr>
        <w:t>Water International</w:t>
      </w:r>
      <w:r w:rsidRPr="009F5123">
        <w:rPr>
          <w:noProof/>
        </w:rPr>
        <w:t>,</w:t>
      </w:r>
      <w:r w:rsidRPr="009F5123">
        <w:rPr>
          <w:i/>
          <w:noProof/>
        </w:rPr>
        <w:t xml:space="preserve"> 45</w:t>
      </w:r>
      <w:r w:rsidRPr="009F5123">
        <w:rPr>
          <w:noProof/>
        </w:rPr>
        <w:t xml:space="preserve">(1), 39-59. </w:t>
      </w:r>
      <w:hyperlink r:id="rId40" w:history="1">
        <w:r w:rsidRPr="009F5123">
          <w:rPr>
            <w:rStyle w:val="Hyperlink"/>
            <w:noProof/>
          </w:rPr>
          <w:t>https://doi.org/10.1080/02508060.2019.1708172</w:t>
        </w:r>
      </w:hyperlink>
      <w:r w:rsidRPr="009F5123">
        <w:rPr>
          <w:noProof/>
        </w:rPr>
        <w:t xml:space="preserve"> </w:t>
      </w:r>
    </w:p>
    <w:p w14:paraId="14332581" w14:textId="1AC33951" w:rsidR="009F5123" w:rsidRPr="009F5123" w:rsidRDefault="009F5123" w:rsidP="00B03562">
      <w:pPr>
        <w:pStyle w:val="EndNoteBibliography"/>
        <w:spacing w:after="0" w:line="360" w:lineRule="auto"/>
        <w:ind w:left="720" w:hanging="720"/>
        <w:rPr>
          <w:noProof/>
        </w:rPr>
      </w:pPr>
      <w:r w:rsidRPr="009F5123">
        <w:rPr>
          <w:noProof/>
        </w:rPr>
        <w:t xml:space="preserve">Urfels, A., McDonald, A. J., van Halsema, G., Struik, P. C., Kumar, P., Malik, R. K., Poonia, S. P., Balwinder, S., Singh, D. K., Singh, M., &amp; Krupnik, T. J. (2021). Social-ecological analysis of timely rice planting in Eastern India. </w:t>
      </w:r>
      <w:r w:rsidRPr="009F5123">
        <w:rPr>
          <w:i/>
          <w:noProof/>
        </w:rPr>
        <w:t>Agronomy for Sustainable Development</w:t>
      </w:r>
      <w:r w:rsidRPr="009F5123">
        <w:rPr>
          <w:noProof/>
        </w:rPr>
        <w:t>,</w:t>
      </w:r>
      <w:r w:rsidRPr="009F5123">
        <w:rPr>
          <w:i/>
          <w:noProof/>
        </w:rPr>
        <w:t xml:space="preserve"> 41</w:t>
      </w:r>
      <w:r w:rsidRPr="009F5123">
        <w:rPr>
          <w:noProof/>
        </w:rPr>
        <w:t xml:space="preserve">(2), 14. </w:t>
      </w:r>
      <w:hyperlink r:id="rId41" w:history="1">
        <w:r w:rsidRPr="009F5123">
          <w:rPr>
            <w:rStyle w:val="Hyperlink"/>
            <w:noProof/>
          </w:rPr>
          <w:t>https://doi.org/10.1007/s13593-021-00668-1</w:t>
        </w:r>
      </w:hyperlink>
      <w:r w:rsidRPr="009F5123">
        <w:rPr>
          <w:noProof/>
        </w:rPr>
        <w:t xml:space="preserve"> </w:t>
      </w:r>
    </w:p>
    <w:p w14:paraId="6ED835D5" w14:textId="140A5B3A" w:rsidR="009F5123" w:rsidRPr="009F5123" w:rsidRDefault="009F5123" w:rsidP="00B03562">
      <w:pPr>
        <w:pStyle w:val="EndNoteBibliography"/>
        <w:spacing w:after="0" w:line="360" w:lineRule="auto"/>
        <w:ind w:left="720" w:hanging="720"/>
        <w:rPr>
          <w:noProof/>
        </w:rPr>
      </w:pPr>
      <w:r w:rsidRPr="009F5123">
        <w:rPr>
          <w:noProof/>
        </w:rPr>
        <w:t xml:space="preserve">Urfels, A., Montes, C., Balwinder, S., van Halsema, G., Struik, P. C., Krupnik, T. J., &amp; McDonald, A. J. (2022). Climate adaptive rice planting strategies diverge across environmental gradients in </w:t>
      </w:r>
      <w:r w:rsidRPr="009F5123">
        <w:rPr>
          <w:noProof/>
        </w:rPr>
        <w:lastRenderedPageBreak/>
        <w:t xml:space="preserve">the Indo-Gangetic Plains. </w:t>
      </w:r>
      <w:r w:rsidRPr="009F5123">
        <w:rPr>
          <w:i/>
          <w:noProof/>
        </w:rPr>
        <w:t>Environmental Research Letters</w:t>
      </w:r>
      <w:r w:rsidRPr="009F5123">
        <w:rPr>
          <w:noProof/>
        </w:rPr>
        <w:t>,</w:t>
      </w:r>
      <w:r w:rsidRPr="009F5123">
        <w:rPr>
          <w:i/>
          <w:noProof/>
        </w:rPr>
        <w:t xml:space="preserve"> 17</w:t>
      </w:r>
      <w:r w:rsidRPr="009F5123">
        <w:rPr>
          <w:noProof/>
        </w:rPr>
        <w:t xml:space="preserve">(12), 124030. </w:t>
      </w:r>
      <w:hyperlink r:id="rId42" w:history="1">
        <w:r w:rsidRPr="009F5123">
          <w:rPr>
            <w:rStyle w:val="Hyperlink"/>
            <w:noProof/>
          </w:rPr>
          <w:t>https://doi.org/10.1088/1748-9326/aca5a2</w:t>
        </w:r>
      </w:hyperlink>
      <w:r w:rsidRPr="009F5123">
        <w:rPr>
          <w:noProof/>
        </w:rPr>
        <w:t xml:space="preserve"> </w:t>
      </w:r>
    </w:p>
    <w:p w14:paraId="048CCA9E" w14:textId="741F32C0" w:rsidR="009F5123" w:rsidRPr="009F5123" w:rsidRDefault="009F5123" w:rsidP="00B03562">
      <w:pPr>
        <w:pStyle w:val="EndNoteBibliography"/>
        <w:spacing w:line="360" w:lineRule="auto"/>
        <w:ind w:left="720" w:hanging="720"/>
        <w:rPr>
          <w:noProof/>
        </w:rPr>
      </w:pPr>
      <w:r w:rsidRPr="009F5123">
        <w:rPr>
          <w:noProof/>
        </w:rPr>
        <w:t xml:space="preserve">Wang, X., Folberth, C., Skalsky, R., Wang, S., Chen, B., Liu, Y., Chen, J., &amp; Balkovic, J. (2022). Crop calendar optimization for climate change adaptation in rice-based multiple cropping systems of India and Bangladesh. </w:t>
      </w:r>
      <w:r w:rsidRPr="009F5123">
        <w:rPr>
          <w:i/>
          <w:noProof/>
        </w:rPr>
        <w:t>Agricultural and Forest Meteorology</w:t>
      </w:r>
      <w:r w:rsidRPr="009F5123">
        <w:rPr>
          <w:noProof/>
        </w:rPr>
        <w:t>,</w:t>
      </w:r>
      <w:r w:rsidRPr="009F5123">
        <w:rPr>
          <w:i/>
          <w:noProof/>
        </w:rPr>
        <w:t xml:space="preserve"> 315</w:t>
      </w:r>
      <w:r w:rsidRPr="009F5123">
        <w:rPr>
          <w:noProof/>
        </w:rPr>
        <w:t xml:space="preserve">, 108830. </w:t>
      </w:r>
      <w:hyperlink r:id="rId43" w:history="1">
        <w:r w:rsidRPr="009F5123">
          <w:rPr>
            <w:rStyle w:val="Hyperlink"/>
            <w:noProof/>
          </w:rPr>
          <w:t>https://doi.org/https://doi.org/10.1016/j.agrformet.2022.108830</w:t>
        </w:r>
      </w:hyperlink>
      <w:r w:rsidRPr="009F5123">
        <w:rPr>
          <w:noProof/>
        </w:rPr>
        <w:t xml:space="preserve"> </w:t>
      </w:r>
    </w:p>
    <w:p w14:paraId="42082368" w14:textId="442CC4F5" w:rsidR="007B019E" w:rsidRPr="00B03562" w:rsidRDefault="007B019E" w:rsidP="0029577D">
      <w:pPr>
        <w:rPr>
          <w:rFonts w:cs="Times New Roman"/>
        </w:rPr>
      </w:pPr>
      <w:r>
        <w:rPr>
          <w:rFonts w:cs="Times New Roman"/>
        </w:rPr>
        <w:fldChar w:fldCharType="end"/>
      </w:r>
    </w:p>
    <w:sectPr w:rsidR="007B019E" w:rsidRPr="00B03562" w:rsidSect="00522E0E">
      <w:footerReference w:type="default" r:id="rId4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MKONDIWA, Maxwell (CIMMYT-India)" w:date="2024-02-25T16:39:00Z" w:initials="MM">
    <w:p w14:paraId="549771CC" w14:textId="77777777" w:rsidR="009A1156" w:rsidRDefault="009A1156" w:rsidP="009A1156">
      <w:pPr>
        <w:pStyle w:val="CommentText"/>
      </w:pPr>
      <w:r>
        <w:rPr>
          <w:rStyle w:val="CommentReference"/>
        </w:rPr>
        <w:annotationRef/>
      </w:r>
      <w:r>
        <w:t>Explain better</w:t>
      </w:r>
    </w:p>
  </w:comment>
  <w:comment w:id="63" w:author="MKONDIWA, Maxwell (CIMMYT-India)" w:date="2023-08-13T09:46:00Z" w:initials="MM(I">
    <w:p w14:paraId="4178344E" w14:textId="5A387877" w:rsidR="00F53458" w:rsidRDefault="00F53458" w:rsidP="00F53458">
      <w:pPr>
        <w:pStyle w:val="CommentText"/>
      </w:pPr>
      <w:r>
        <w:rPr>
          <w:rStyle w:val="CommentReference"/>
        </w:rPr>
        <w:annotationRef/>
      </w:r>
      <w:r>
        <w:t>Anton to add more</w:t>
      </w:r>
    </w:p>
  </w:comment>
  <w:comment w:id="103"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 w:id="135" w:author="MKONDIWA, Maxwell (CIMMYT-India)" w:date="2024-01-01T12:54:00Z" w:initials="MM">
    <w:p w14:paraId="27A262E1" w14:textId="77777777" w:rsidR="00025677" w:rsidRDefault="00025677" w:rsidP="00025677">
      <w:pPr>
        <w:pStyle w:val="CommentText"/>
      </w:pPr>
      <w:r>
        <w:rPr>
          <w:rStyle w:val="CommentReference"/>
        </w:rPr>
        <w:annotationRef/>
      </w:r>
      <w:r>
        <w:t>As compared to maximum average profit, whats the difference in the choi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771CC" w15:done="0"/>
  <w15:commentEx w15:paraId="4178344E" w15:done="1"/>
  <w15:commentEx w15:paraId="3B7B590C" w15:done="1"/>
  <w15:commentEx w15:paraId="27A262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1E66A6" w16cex:dateUtc="2024-02-25T11:09:00Z"/>
  <w16cex:commentExtensible w16cex:durableId="1031CF0E" w16cex:dateUtc="2023-08-13T04:16:00Z"/>
  <w16cex:commentExtensible w16cex:durableId="76BFAF32" w16cex:dateUtc="2023-10-06T15:57:00Z"/>
  <w16cex:commentExtensible w16cex:durableId="792C297E" w16cex:dateUtc="2024-01-01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771CC" w16cid:durableId="041E66A6"/>
  <w16cid:commentId w16cid:paraId="4178344E" w16cid:durableId="1031CF0E"/>
  <w16cid:commentId w16cid:paraId="3B7B590C" w16cid:durableId="76BFAF32"/>
  <w16cid:commentId w16cid:paraId="27A262E1" w16cid:durableId="792C29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1F1D2" w14:textId="77777777" w:rsidR="00522E0E" w:rsidRDefault="00522E0E" w:rsidP="009232CA">
      <w:pPr>
        <w:spacing w:after="0" w:line="240" w:lineRule="auto"/>
      </w:pPr>
      <w:r>
        <w:separator/>
      </w:r>
    </w:p>
  </w:endnote>
  <w:endnote w:type="continuationSeparator" w:id="0">
    <w:p w14:paraId="377B74B3" w14:textId="77777777" w:rsidR="00522E0E" w:rsidRDefault="00522E0E" w:rsidP="009232CA">
      <w:pPr>
        <w:spacing w:after="0" w:line="240" w:lineRule="auto"/>
      </w:pPr>
      <w:r>
        <w:continuationSeparator/>
      </w:r>
    </w:p>
  </w:endnote>
  <w:endnote w:type="continuationNotice" w:id="1">
    <w:p w14:paraId="1E04D710" w14:textId="77777777" w:rsidR="00522E0E" w:rsidRDefault="00522E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825487" w14:textId="77777777" w:rsidR="00522E0E" w:rsidRDefault="00522E0E" w:rsidP="009232CA">
      <w:pPr>
        <w:spacing w:after="0" w:line="240" w:lineRule="auto"/>
      </w:pPr>
      <w:r>
        <w:separator/>
      </w:r>
    </w:p>
  </w:footnote>
  <w:footnote w:type="continuationSeparator" w:id="0">
    <w:p w14:paraId="208F6C51" w14:textId="77777777" w:rsidR="00522E0E" w:rsidRDefault="00522E0E" w:rsidP="009232CA">
      <w:pPr>
        <w:spacing w:after="0" w:line="240" w:lineRule="auto"/>
      </w:pPr>
      <w:r>
        <w:continuationSeparator/>
      </w:r>
    </w:p>
  </w:footnote>
  <w:footnote w:type="continuationNotice" w:id="1">
    <w:p w14:paraId="2F9DBC8D" w14:textId="77777777" w:rsidR="00522E0E" w:rsidRDefault="00522E0E">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3A4202CD" w14:textId="03D59978" w:rsidR="00492F2B" w:rsidRPr="00492F2B" w:rsidRDefault="00492F2B">
      <w:pPr>
        <w:pStyle w:val="FootnoteText"/>
        <w:rPr>
          <w:lang w:val="en-US"/>
          <w:rPrChange w:id="59" w:author="MKONDIWA, Maxwell (CIMMYT-India)" w:date="2024-02-25T15:50:00Z">
            <w:rPr/>
          </w:rPrChange>
        </w:rPr>
      </w:pPr>
      <w:ins w:id="60" w:author="MKONDIWA, Maxwell (CIMMYT-India)" w:date="2024-02-25T15:50:00Z">
        <w:r>
          <w:rPr>
            <w:rStyle w:val="FootnoteReference"/>
          </w:rPr>
          <w:footnoteRef/>
        </w:r>
        <w:r>
          <w:t xml:space="preserve"> </w:t>
        </w:r>
        <w:r>
          <w:rPr>
            <w:lang w:val="en-US"/>
          </w:rPr>
          <w:t>R and octave code to replicate the analyses</w:t>
        </w:r>
      </w:ins>
      <w:ins w:id="61" w:author="MKONDIWA, Maxwell (CIMMYT-India)" w:date="2024-02-25T15:51:00Z">
        <w:r w:rsidR="005C4494">
          <w:rPr>
            <w:lang w:val="en-US"/>
          </w:rPr>
          <w:t xml:space="preserve"> for a subset of the data are available here: </w:t>
        </w:r>
      </w:ins>
      <w:ins w:id="62" w:author="MKONDIWA, Maxwell (CIMMYT-India)" w:date="2024-02-25T15:52:00Z">
        <w:r w:rsidR="00165E84">
          <w:rPr>
            <w:lang w:val="en-US"/>
          </w:rPr>
          <w:fldChar w:fldCharType="begin"/>
        </w:r>
        <w:r w:rsidR="00165E84">
          <w:rPr>
            <w:lang w:val="en-US"/>
          </w:rPr>
          <w:instrText>HYPERLINK "</w:instrText>
        </w:r>
        <w:r w:rsidR="00165E84" w:rsidRPr="00165E84">
          <w:rPr>
            <w:lang w:val="en-US"/>
          </w:rPr>
          <w:instrText>https://eia2030-ex-ante.github.io/WTP_Bounds_SOSD_Risk_Model/</w:instrText>
        </w:r>
        <w:r w:rsidR="00165E84">
          <w:rPr>
            <w:lang w:val="en-US"/>
          </w:rPr>
          <w:instrText>"</w:instrText>
        </w:r>
        <w:r w:rsidR="00165E84">
          <w:rPr>
            <w:lang w:val="en-US"/>
          </w:rPr>
          <w:fldChar w:fldCharType="separate"/>
        </w:r>
        <w:r w:rsidR="00165E84" w:rsidRPr="00FD1231">
          <w:rPr>
            <w:rStyle w:val="Hyperlink"/>
            <w:lang w:val="en-US"/>
          </w:rPr>
          <w:t>https://eia2030-ex-ante.github.io/WTP_Bounds_SOSD_Risk_Model/</w:t>
        </w:r>
        <w:r w:rsidR="00165E84">
          <w:rPr>
            <w:lang w:val="en-US"/>
          </w:rPr>
          <w:fldChar w:fldCharType="end"/>
        </w:r>
        <w:r w:rsidR="00165E84">
          <w:rPr>
            <w:lang w:val="en-US"/>
          </w:rPr>
          <w:t xml:space="preserve">. </w:t>
        </w:r>
      </w:ins>
    </w:p>
  </w:footnote>
  <w:footnote w:id="4">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1" w:history="1">
        <w:r w:rsidRPr="00DB1593">
          <w:rPr>
            <w:rStyle w:val="Hyperlink"/>
            <w:lang w:val="en-US"/>
          </w:rPr>
          <w:t>https://git.wageningenur.nl/urfel001/igp-simulation-setup</w:t>
        </w:r>
      </w:hyperlink>
      <w:r>
        <w:rPr>
          <w:lang w:val="en-US"/>
        </w:rPr>
        <w:t xml:space="preserve">. </w:t>
      </w:r>
    </w:p>
  </w:footnote>
  <w:footnote w:id="5">
    <w:p w14:paraId="29CC3DAD" w14:textId="6AA0B4AA" w:rsidR="002D5D93" w:rsidRPr="002D5D93" w:rsidRDefault="002D5D93">
      <w:pPr>
        <w:pStyle w:val="FootnoteText"/>
        <w:rPr>
          <w:lang w:val="en-US"/>
          <w:rPrChange w:id="78" w:author="MKONDIWA, Maxwell (CIMMYT-India)" w:date="2024-02-25T18:15:00Z">
            <w:rPr/>
          </w:rPrChange>
        </w:rPr>
      </w:pPr>
      <w:ins w:id="79" w:author="MKONDIWA, Maxwell (CIMMYT-India)" w:date="2024-02-25T18:15:00Z">
        <w:r>
          <w:rPr>
            <w:rStyle w:val="FootnoteReference"/>
          </w:rPr>
          <w:footnoteRef/>
        </w:r>
        <w:r>
          <w:t xml:space="preserve"> </w:t>
        </w:r>
      </w:ins>
      <w:ins w:id="80" w:author="MKONDIWA, Maxwell (CIMMYT-India)" w:date="2024-02-25T18:16:00Z">
        <w:r w:rsidR="00305297">
          <w:t xml:space="preserve">We did robustness analyses with farmer practice as baseline in a limited geographical space. </w:t>
        </w:r>
      </w:ins>
      <w:ins w:id="81" w:author="MKONDIWA, Maxwell (CIMMYT-India)" w:date="2024-02-25T18:15:00Z">
        <w:r>
          <w:rPr>
            <w:lang w:val="en-US"/>
          </w:rPr>
          <w:t>Th</w:t>
        </w:r>
      </w:ins>
      <w:ins w:id="82" w:author="MKONDIWA, Maxwell (CIMMYT-India)" w:date="2024-02-25T18:17:00Z">
        <w:r w:rsidR="00305297">
          <w:rPr>
            <w:lang w:val="en-US"/>
          </w:rPr>
          <w:t>e</w:t>
        </w:r>
      </w:ins>
      <w:ins w:id="83" w:author="MKONDIWA, Maxwell (CIMMYT-India)" w:date="2024-02-25T18:15:00Z">
        <w:r>
          <w:rPr>
            <w:lang w:val="en-US"/>
          </w:rPr>
          <w:t xml:space="preserve"> decision </w:t>
        </w:r>
      </w:ins>
      <w:ins w:id="84" w:author="MKONDIWA, Maxwell (CIMMYT-India)" w:date="2024-02-25T18:17:00Z">
        <w:r w:rsidR="00305297">
          <w:rPr>
            <w:lang w:val="en-US"/>
          </w:rPr>
          <w:t xml:space="preserve">of </w:t>
        </w:r>
      </w:ins>
      <w:ins w:id="85" w:author="MKONDIWA, Maxwell (CIMMYT-India)" w:date="2024-02-25T22:04:00Z">
        <w:r w:rsidR="003F7042">
          <w:rPr>
            <w:lang w:val="en-US"/>
          </w:rPr>
          <w:t xml:space="preserve">which scenario to use as the </w:t>
        </w:r>
      </w:ins>
      <w:ins w:id="86" w:author="MKONDIWA, Maxwell (CIMMYT-India)" w:date="2024-02-25T18:17:00Z">
        <w:r w:rsidR="00305297">
          <w:rPr>
            <w:lang w:val="en-US"/>
          </w:rPr>
          <w:t xml:space="preserve">baseline does </w:t>
        </w:r>
      </w:ins>
      <w:ins w:id="87" w:author="MKONDIWA, Maxwell (CIMMYT-India)" w:date="2024-02-25T18:15:00Z">
        <w:r>
          <w:rPr>
            <w:lang w:val="en-US"/>
          </w:rPr>
          <w:t>not alter the</w:t>
        </w:r>
      </w:ins>
      <w:ins w:id="88" w:author="MKONDIWA, Maxwell (CIMMYT-India)" w:date="2024-02-25T18:17:00Z">
        <w:r w:rsidR="00305297">
          <w:rPr>
            <w:lang w:val="en-US"/>
          </w:rPr>
          <w:t xml:space="preserve"> </w:t>
        </w:r>
      </w:ins>
      <w:ins w:id="89" w:author="MKONDIWA, Maxwell (CIMMYT-India)" w:date="2024-02-25T22:04:00Z">
        <w:r w:rsidR="003F7042">
          <w:rPr>
            <w:lang w:val="en-US"/>
          </w:rPr>
          <w:t>results</w:t>
        </w:r>
      </w:ins>
      <w:ins w:id="90" w:author="MKONDIWA, Maxwell (CIMMYT-India)" w:date="2024-02-25T18:17:00Z">
        <w:r w:rsidR="00305297">
          <w:rPr>
            <w:lang w:val="en-US"/>
          </w:rPr>
          <w:t xml:space="preserve">. </w:t>
        </w:r>
      </w:ins>
      <w:ins w:id="91" w:author="MKONDIWA, Maxwell (CIMMYT-India)" w:date="2024-02-25T18:16:00Z">
        <w:r w:rsidR="00305297">
          <w:rPr>
            <w:lang w:val="en-US"/>
          </w:rP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pr2203vv0rxezzvzxvftcr0vvxept9tas&quot;&gt;au-irri-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record-ids&gt;&lt;/item&gt;&lt;/Libraries&gt;"/>
  </w:docVars>
  <w:rsids>
    <w:rsidRoot w:val="00867716"/>
    <w:rsid w:val="00000D48"/>
    <w:rsid w:val="00001D16"/>
    <w:rsid w:val="000032AE"/>
    <w:rsid w:val="000060E2"/>
    <w:rsid w:val="0000763F"/>
    <w:rsid w:val="000076E1"/>
    <w:rsid w:val="00010276"/>
    <w:rsid w:val="0001138E"/>
    <w:rsid w:val="000136FA"/>
    <w:rsid w:val="00013AFE"/>
    <w:rsid w:val="000142FE"/>
    <w:rsid w:val="00014687"/>
    <w:rsid w:val="00014D7D"/>
    <w:rsid w:val="00015FB6"/>
    <w:rsid w:val="0001680A"/>
    <w:rsid w:val="0002039E"/>
    <w:rsid w:val="00022452"/>
    <w:rsid w:val="000227BA"/>
    <w:rsid w:val="00022A46"/>
    <w:rsid w:val="00024EEF"/>
    <w:rsid w:val="00025677"/>
    <w:rsid w:val="00027247"/>
    <w:rsid w:val="00027BAF"/>
    <w:rsid w:val="0003058D"/>
    <w:rsid w:val="00030AB0"/>
    <w:rsid w:val="000322EF"/>
    <w:rsid w:val="0003232F"/>
    <w:rsid w:val="00033CE7"/>
    <w:rsid w:val="00035417"/>
    <w:rsid w:val="000365AA"/>
    <w:rsid w:val="000405BF"/>
    <w:rsid w:val="00042D3B"/>
    <w:rsid w:val="00045981"/>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5A86"/>
    <w:rsid w:val="00066578"/>
    <w:rsid w:val="00066CE6"/>
    <w:rsid w:val="0006794A"/>
    <w:rsid w:val="00070886"/>
    <w:rsid w:val="000711C4"/>
    <w:rsid w:val="00071A51"/>
    <w:rsid w:val="00082313"/>
    <w:rsid w:val="00082DF2"/>
    <w:rsid w:val="00083536"/>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B769E"/>
    <w:rsid w:val="000C3D6A"/>
    <w:rsid w:val="000C5362"/>
    <w:rsid w:val="000C6E24"/>
    <w:rsid w:val="000C7855"/>
    <w:rsid w:val="000C79B5"/>
    <w:rsid w:val="000C7A46"/>
    <w:rsid w:val="000D067E"/>
    <w:rsid w:val="000D35D8"/>
    <w:rsid w:val="000D479D"/>
    <w:rsid w:val="000D6C61"/>
    <w:rsid w:val="000D6D14"/>
    <w:rsid w:val="000E0818"/>
    <w:rsid w:val="000E0C00"/>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39BF"/>
    <w:rsid w:val="00154856"/>
    <w:rsid w:val="00156BA8"/>
    <w:rsid w:val="0016014A"/>
    <w:rsid w:val="00160C5F"/>
    <w:rsid w:val="0016100C"/>
    <w:rsid w:val="0016265B"/>
    <w:rsid w:val="00163A20"/>
    <w:rsid w:val="00163FAB"/>
    <w:rsid w:val="001657E0"/>
    <w:rsid w:val="00165E84"/>
    <w:rsid w:val="00166D3F"/>
    <w:rsid w:val="00167432"/>
    <w:rsid w:val="00170817"/>
    <w:rsid w:val="00174433"/>
    <w:rsid w:val="00174A73"/>
    <w:rsid w:val="00174B3F"/>
    <w:rsid w:val="00175336"/>
    <w:rsid w:val="00177910"/>
    <w:rsid w:val="001843C5"/>
    <w:rsid w:val="0018557F"/>
    <w:rsid w:val="00185ACE"/>
    <w:rsid w:val="00187AEA"/>
    <w:rsid w:val="001913C7"/>
    <w:rsid w:val="00191453"/>
    <w:rsid w:val="001918C7"/>
    <w:rsid w:val="00195072"/>
    <w:rsid w:val="001950F6"/>
    <w:rsid w:val="00195A48"/>
    <w:rsid w:val="001A34CD"/>
    <w:rsid w:val="001A6708"/>
    <w:rsid w:val="001A6E22"/>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3A7C"/>
    <w:rsid w:val="001E4CFD"/>
    <w:rsid w:val="001E59DE"/>
    <w:rsid w:val="001E70D8"/>
    <w:rsid w:val="001E733C"/>
    <w:rsid w:val="001E7DE1"/>
    <w:rsid w:val="001F1B97"/>
    <w:rsid w:val="001F2378"/>
    <w:rsid w:val="001F29EA"/>
    <w:rsid w:val="001F4FA6"/>
    <w:rsid w:val="001F6C12"/>
    <w:rsid w:val="001F6C5D"/>
    <w:rsid w:val="001F6FE9"/>
    <w:rsid w:val="001F7143"/>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53FE"/>
    <w:rsid w:val="00226FF5"/>
    <w:rsid w:val="00227899"/>
    <w:rsid w:val="00227D5B"/>
    <w:rsid w:val="0023214C"/>
    <w:rsid w:val="00232205"/>
    <w:rsid w:val="00233ADC"/>
    <w:rsid w:val="002343BB"/>
    <w:rsid w:val="002372F9"/>
    <w:rsid w:val="0024117E"/>
    <w:rsid w:val="00241298"/>
    <w:rsid w:val="00241335"/>
    <w:rsid w:val="002436EB"/>
    <w:rsid w:val="00244DBC"/>
    <w:rsid w:val="00245305"/>
    <w:rsid w:val="0024547E"/>
    <w:rsid w:val="002465AE"/>
    <w:rsid w:val="00246B4E"/>
    <w:rsid w:val="002474D5"/>
    <w:rsid w:val="0025103A"/>
    <w:rsid w:val="00252752"/>
    <w:rsid w:val="00252F97"/>
    <w:rsid w:val="00254501"/>
    <w:rsid w:val="002549C8"/>
    <w:rsid w:val="00256197"/>
    <w:rsid w:val="00257237"/>
    <w:rsid w:val="002616BC"/>
    <w:rsid w:val="0026172C"/>
    <w:rsid w:val="002622A2"/>
    <w:rsid w:val="00262789"/>
    <w:rsid w:val="00263D1B"/>
    <w:rsid w:val="00263E4C"/>
    <w:rsid w:val="00264482"/>
    <w:rsid w:val="0026722B"/>
    <w:rsid w:val="0027260E"/>
    <w:rsid w:val="002737A7"/>
    <w:rsid w:val="0027468D"/>
    <w:rsid w:val="002748E9"/>
    <w:rsid w:val="00274F3C"/>
    <w:rsid w:val="002762DD"/>
    <w:rsid w:val="00276B58"/>
    <w:rsid w:val="00280838"/>
    <w:rsid w:val="00281715"/>
    <w:rsid w:val="00284CB4"/>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A69FF"/>
    <w:rsid w:val="002B050C"/>
    <w:rsid w:val="002B089C"/>
    <w:rsid w:val="002B1177"/>
    <w:rsid w:val="002B2044"/>
    <w:rsid w:val="002B22F8"/>
    <w:rsid w:val="002B4D67"/>
    <w:rsid w:val="002B6E4A"/>
    <w:rsid w:val="002C1CB5"/>
    <w:rsid w:val="002C2227"/>
    <w:rsid w:val="002C2267"/>
    <w:rsid w:val="002D1942"/>
    <w:rsid w:val="002D41A2"/>
    <w:rsid w:val="002D5D93"/>
    <w:rsid w:val="002D7B2D"/>
    <w:rsid w:val="002E0461"/>
    <w:rsid w:val="002E1754"/>
    <w:rsid w:val="002E37ED"/>
    <w:rsid w:val="002E7CDF"/>
    <w:rsid w:val="002F2360"/>
    <w:rsid w:val="002F305E"/>
    <w:rsid w:val="002F3959"/>
    <w:rsid w:val="002F3DAA"/>
    <w:rsid w:val="002F58BC"/>
    <w:rsid w:val="00300223"/>
    <w:rsid w:val="00302666"/>
    <w:rsid w:val="003049CC"/>
    <w:rsid w:val="00305297"/>
    <w:rsid w:val="003074D6"/>
    <w:rsid w:val="00307500"/>
    <w:rsid w:val="00310079"/>
    <w:rsid w:val="003115A9"/>
    <w:rsid w:val="0031433B"/>
    <w:rsid w:val="00314847"/>
    <w:rsid w:val="00314FAD"/>
    <w:rsid w:val="003152C3"/>
    <w:rsid w:val="00315E12"/>
    <w:rsid w:val="003205C6"/>
    <w:rsid w:val="003223FD"/>
    <w:rsid w:val="003226B8"/>
    <w:rsid w:val="00322B9B"/>
    <w:rsid w:val="0032312C"/>
    <w:rsid w:val="00324FD4"/>
    <w:rsid w:val="00326F08"/>
    <w:rsid w:val="00330202"/>
    <w:rsid w:val="003316CA"/>
    <w:rsid w:val="00332CE6"/>
    <w:rsid w:val="00334015"/>
    <w:rsid w:val="003356F0"/>
    <w:rsid w:val="003366B8"/>
    <w:rsid w:val="00337AC6"/>
    <w:rsid w:val="003405CD"/>
    <w:rsid w:val="003441A8"/>
    <w:rsid w:val="00350988"/>
    <w:rsid w:val="003520EE"/>
    <w:rsid w:val="00353EC0"/>
    <w:rsid w:val="003561F2"/>
    <w:rsid w:val="00356F0E"/>
    <w:rsid w:val="00357536"/>
    <w:rsid w:val="00357770"/>
    <w:rsid w:val="00360622"/>
    <w:rsid w:val="00361623"/>
    <w:rsid w:val="00362FF3"/>
    <w:rsid w:val="00363213"/>
    <w:rsid w:val="00363B0F"/>
    <w:rsid w:val="0036571A"/>
    <w:rsid w:val="003672FE"/>
    <w:rsid w:val="00367DA4"/>
    <w:rsid w:val="0037024F"/>
    <w:rsid w:val="00370420"/>
    <w:rsid w:val="003708C0"/>
    <w:rsid w:val="00372CC2"/>
    <w:rsid w:val="00373597"/>
    <w:rsid w:val="003740B2"/>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CD7"/>
    <w:rsid w:val="003936F3"/>
    <w:rsid w:val="00394378"/>
    <w:rsid w:val="00394DB8"/>
    <w:rsid w:val="003A0FB8"/>
    <w:rsid w:val="003A2D05"/>
    <w:rsid w:val="003A2ECA"/>
    <w:rsid w:val="003A341E"/>
    <w:rsid w:val="003A38BE"/>
    <w:rsid w:val="003A6789"/>
    <w:rsid w:val="003A6CC4"/>
    <w:rsid w:val="003A78D4"/>
    <w:rsid w:val="003A7B67"/>
    <w:rsid w:val="003A7DDD"/>
    <w:rsid w:val="003B043D"/>
    <w:rsid w:val="003B06B6"/>
    <w:rsid w:val="003B12F8"/>
    <w:rsid w:val="003B1CCE"/>
    <w:rsid w:val="003B6E45"/>
    <w:rsid w:val="003B74B7"/>
    <w:rsid w:val="003B7CDA"/>
    <w:rsid w:val="003B7D9B"/>
    <w:rsid w:val="003C0430"/>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260"/>
    <w:rsid w:val="003F2486"/>
    <w:rsid w:val="003F509D"/>
    <w:rsid w:val="003F5484"/>
    <w:rsid w:val="003F575B"/>
    <w:rsid w:val="003F7042"/>
    <w:rsid w:val="003F77A6"/>
    <w:rsid w:val="004003E0"/>
    <w:rsid w:val="00400F5C"/>
    <w:rsid w:val="0040109B"/>
    <w:rsid w:val="004017CE"/>
    <w:rsid w:val="00405606"/>
    <w:rsid w:val="00405A0E"/>
    <w:rsid w:val="00406EE5"/>
    <w:rsid w:val="00410AFF"/>
    <w:rsid w:val="00410E42"/>
    <w:rsid w:val="00410F15"/>
    <w:rsid w:val="00410F50"/>
    <w:rsid w:val="00412F53"/>
    <w:rsid w:val="00414460"/>
    <w:rsid w:val="004203D5"/>
    <w:rsid w:val="00421C34"/>
    <w:rsid w:val="0042319F"/>
    <w:rsid w:val="004252AF"/>
    <w:rsid w:val="0042593D"/>
    <w:rsid w:val="00425DFD"/>
    <w:rsid w:val="00426D4F"/>
    <w:rsid w:val="00431AC6"/>
    <w:rsid w:val="00431E5E"/>
    <w:rsid w:val="00433BA4"/>
    <w:rsid w:val="004347D1"/>
    <w:rsid w:val="00434C0B"/>
    <w:rsid w:val="00436B45"/>
    <w:rsid w:val="00441B99"/>
    <w:rsid w:val="00442AB2"/>
    <w:rsid w:val="00444C70"/>
    <w:rsid w:val="00446153"/>
    <w:rsid w:val="004463BB"/>
    <w:rsid w:val="0045014B"/>
    <w:rsid w:val="00450763"/>
    <w:rsid w:val="004509F9"/>
    <w:rsid w:val="004517DC"/>
    <w:rsid w:val="00452D5F"/>
    <w:rsid w:val="00453EC7"/>
    <w:rsid w:val="00455CD7"/>
    <w:rsid w:val="00456A08"/>
    <w:rsid w:val="00460395"/>
    <w:rsid w:val="00460626"/>
    <w:rsid w:val="004615D8"/>
    <w:rsid w:val="00461ECC"/>
    <w:rsid w:val="00463021"/>
    <w:rsid w:val="00464B92"/>
    <w:rsid w:val="00464B9C"/>
    <w:rsid w:val="00466459"/>
    <w:rsid w:val="00466A9D"/>
    <w:rsid w:val="0047004F"/>
    <w:rsid w:val="004711F3"/>
    <w:rsid w:val="00471444"/>
    <w:rsid w:val="0047394B"/>
    <w:rsid w:val="00474769"/>
    <w:rsid w:val="00475C3A"/>
    <w:rsid w:val="00475F01"/>
    <w:rsid w:val="00477CEC"/>
    <w:rsid w:val="00480369"/>
    <w:rsid w:val="004804C9"/>
    <w:rsid w:val="0048364E"/>
    <w:rsid w:val="0048491E"/>
    <w:rsid w:val="004862A7"/>
    <w:rsid w:val="004876B2"/>
    <w:rsid w:val="004877DF"/>
    <w:rsid w:val="00490489"/>
    <w:rsid w:val="0049098E"/>
    <w:rsid w:val="004918FD"/>
    <w:rsid w:val="00492F2B"/>
    <w:rsid w:val="00495A12"/>
    <w:rsid w:val="00495A6C"/>
    <w:rsid w:val="0049687F"/>
    <w:rsid w:val="00497953"/>
    <w:rsid w:val="00497A36"/>
    <w:rsid w:val="00497BDB"/>
    <w:rsid w:val="004A061E"/>
    <w:rsid w:val="004A25AA"/>
    <w:rsid w:val="004A46CD"/>
    <w:rsid w:val="004A4BB4"/>
    <w:rsid w:val="004A6108"/>
    <w:rsid w:val="004A7A8B"/>
    <w:rsid w:val="004A7B5A"/>
    <w:rsid w:val="004A7CBA"/>
    <w:rsid w:val="004B0475"/>
    <w:rsid w:val="004B0767"/>
    <w:rsid w:val="004B07B6"/>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2F71"/>
    <w:rsid w:val="004D6300"/>
    <w:rsid w:val="004D67F3"/>
    <w:rsid w:val="004E01C4"/>
    <w:rsid w:val="004E1BD0"/>
    <w:rsid w:val="004E1FC3"/>
    <w:rsid w:val="004F0424"/>
    <w:rsid w:val="004F0EA4"/>
    <w:rsid w:val="004F205C"/>
    <w:rsid w:val="004F2264"/>
    <w:rsid w:val="004F23D7"/>
    <w:rsid w:val="004F308F"/>
    <w:rsid w:val="004F3243"/>
    <w:rsid w:val="004F589E"/>
    <w:rsid w:val="004F64A0"/>
    <w:rsid w:val="004F7160"/>
    <w:rsid w:val="00500440"/>
    <w:rsid w:val="00502FA8"/>
    <w:rsid w:val="00504C84"/>
    <w:rsid w:val="0050527B"/>
    <w:rsid w:val="00506262"/>
    <w:rsid w:val="005068A1"/>
    <w:rsid w:val="005101D8"/>
    <w:rsid w:val="00510633"/>
    <w:rsid w:val="00511916"/>
    <w:rsid w:val="005157A6"/>
    <w:rsid w:val="00517D62"/>
    <w:rsid w:val="00520AF8"/>
    <w:rsid w:val="00521479"/>
    <w:rsid w:val="005215A3"/>
    <w:rsid w:val="00522B89"/>
    <w:rsid w:val="00522E0E"/>
    <w:rsid w:val="0052382D"/>
    <w:rsid w:val="00523BC2"/>
    <w:rsid w:val="005247E2"/>
    <w:rsid w:val="0052530A"/>
    <w:rsid w:val="005279D7"/>
    <w:rsid w:val="005360C3"/>
    <w:rsid w:val="00536A8A"/>
    <w:rsid w:val="00537A70"/>
    <w:rsid w:val="00537ABA"/>
    <w:rsid w:val="005402F8"/>
    <w:rsid w:val="00541020"/>
    <w:rsid w:val="00541134"/>
    <w:rsid w:val="005443F1"/>
    <w:rsid w:val="00544F29"/>
    <w:rsid w:val="005455AF"/>
    <w:rsid w:val="0054652F"/>
    <w:rsid w:val="00547E06"/>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233"/>
    <w:rsid w:val="005A7D61"/>
    <w:rsid w:val="005B14B4"/>
    <w:rsid w:val="005B1C1D"/>
    <w:rsid w:val="005B1F50"/>
    <w:rsid w:val="005B31CA"/>
    <w:rsid w:val="005B34EE"/>
    <w:rsid w:val="005B4870"/>
    <w:rsid w:val="005B74C2"/>
    <w:rsid w:val="005C06E9"/>
    <w:rsid w:val="005C16CC"/>
    <w:rsid w:val="005C2245"/>
    <w:rsid w:val="005C246A"/>
    <w:rsid w:val="005C2C38"/>
    <w:rsid w:val="005C3545"/>
    <w:rsid w:val="005C3ED8"/>
    <w:rsid w:val="005C43BD"/>
    <w:rsid w:val="005C4494"/>
    <w:rsid w:val="005C4819"/>
    <w:rsid w:val="005C5EC8"/>
    <w:rsid w:val="005C75FB"/>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3E21"/>
    <w:rsid w:val="0060401A"/>
    <w:rsid w:val="00605179"/>
    <w:rsid w:val="00605F00"/>
    <w:rsid w:val="006116D0"/>
    <w:rsid w:val="006121C9"/>
    <w:rsid w:val="00612860"/>
    <w:rsid w:val="00613D49"/>
    <w:rsid w:val="006144B9"/>
    <w:rsid w:val="006200EA"/>
    <w:rsid w:val="0062013D"/>
    <w:rsid w:val="00621E03"/>
    <w:rsid w:val="006248E2"/>
    <w:rsid w:val="00624A9C"/>
    <w:rsid w:val="00630137"/>
    <w:rsid w:val="00631007"/>
    <w:rsid w:val="006348F3"/>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7E8D"/>
    <w:rsid w:val="006704EB"/>
    <w:rsid w:val="00670625"/>
    <w:rsid w:val="00671FE7"/>
    <w:rsid w:val="00673982"/>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D3C70"/>
    <w:rsid w:val="006D4E40"/>
    <w:rsid w:val="006E0B60"/>
    <w:rsid w:val="006E10CE"/>
    <w:rsid w:val="006E204C"/>
    <w:rsid w:val="006E2FED"/>
    <w:rsid w:val="006E320C"/>
    <w:rsid w:val="006E4EB9"/>
    <w:rsid w:val="006E54E6"/>
    <w:rsid w:val="006E5C1E"/>
    <w:rsid w:val="006E7BE8"/>
    <w:rsid w:val="006E7E70"/>
    <w:rsid w:val="006E7EB4"/>
    <w:rsid w:val="006F05A1"/>
    <w:rsid w:val="006F0F68"/>
    <w:rsid w:val="006F29F8"/>
    <w:rsid w:val="006F3619"/>
    <w:rsid w:val="006F3813"/>
    <w:rsid w:val="006F42F6"/>
    <w:rsid w:val="006F7561"/>
    <w:rsid w:val="00700CDF"/>
    <w:rsid w:val="007018E7"/>
    <w:rsid w:val="00703C4A"/>
    <w:rsid w:val="00705E7B"/>
    <w:rsid w:val="007070FF"/>
    <w:rsid w:val="0071170F"/>
    <w:rsid w:val="0071198C"/>
    <w:rsid w:val="007143E0"/>
    <w:rsid w:val="00714555"/>
    <w:rsid w:val="00716A45"/>
    <w:rsid w:val="00721333"/>
    <w:rsid w:val="00721B33"/>
    <w:rsid w:val="007223BB"/>
    <w:rsid w:val="00722646"/>
    <w:rsid w:val="007245B5"/>
    <w:rsid w:val="00724B7A"/>
    <w:rsid w:val="00726D65"/>
    <w:rsid w:val="00727B9F"/>
    <w:rsid w:val="007307D1"/>
    <w:rsid w:val="00730D37"/>
    <w:rsid w:val="00731243"/>
    <w:rsid w:val="00731B3E"/>
    <w:rsid w:val="00731FE1"/>
    <w:rsid w:val="00735B7D"/>
    <w:rsid w:val="00736D71"/>
    <w:rsid w:val="00741AB0"/>
    <w:rsid w:val="00743470"/>
    <w:rsid w:val="00743D6F"/>
    <w:rsid w:val="00744A93"/>
    <w:rsid w:val="00744AC9"/>
    <w:rsid w:val="007455E7"/>
    <w:rsid w:val="007464EB"/>
    <w:rsid w:val="007470A9"/>
    <w:rsid w:val="00747192"/>
    <w:rsid w:val="0075048F"/>
    <w:rsid w:val="00750A78"/>
    <w:rsid w:val="00751591"/>
    <w:rsid w:val="00752252"/>
    <w:rsid w:val="00752715"/>
    <w:rsid w:val="00754287"/>
    <w:rsid w:val="007556DA"/>
    <w:rsid w:val="00755795"/>
    <w:rsid w:val="00755830"/>
    <w:rsid w:val="00756B48"/>
    <w:rsid w:val="00756B7D"/>
    <w:rsid w:val="007575F7"/>
    <w:rsid w:val="00760F5D"/>
    <w:rsid w:val="0076212A"/>
    <w:rsid w:val="00762AF4"/>
    <w:rsid w:val="007630D2"/>
    <w:rsid w:val="007641CB"/>
    <w:rsid w:val="007641F3"/>
    <w:rsid w:val="0076486E"/>
    <w:rsid w:val="00764EA0"/>
    <w:rsid w:val="00772407"/>
    <w:rsid w:val="007724DE"/>
    <w:rsid w:val="00772639"/>
    <w:rsid w:val="007736B6"/>
    <w:rsid w:val="007743A9"/>
    <w:rsid w:val="00774A5E"/>
    <w:rsid w:val="00774B4E"/>
    <w:rsid w:val="00774DC9"/>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4594"/>
    <w:rsid w:val="007B521C"/>
    <w:rsid w:val="007B5BA0"/>
    <w:rsid w:val="007B6260"/>
    <w:rsid w:val="007B705E"/>
    <w:rsid w:val="007C3394"/>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076"/>
    <w:rsid w:val="008073E4"/>
    <w:rsid w:val="00812AF3"/>
    <w:rsid w:val="00812ED2"/>
    <w:rsid w:val="00815499"/>
    <w:rsid w:val="0081583C"/>
    <w:rsid w:val="0081656B"/>
    <w:rsid w:val="008205D7"/>
    <w:rsid w:val="008208FF"/>
    <w:rsid w:val="00821505"/>
    <w:rsid w:val="00822BD7"/>
    <w:rsid w:val="0082417D"/>
    <w:rsid w:val="00827B94"/>
    <w:rsid w:val="008304F2"/>
    <w:rsid w:val="00830A94"/>
    <w:rsid w:val="00830D97"/>
    <w:rsid w:val="008343EF"/>
    <w:rsid w:val="008349D4"/>
    <w:rsid w:val="00834AC3"/>
    <w:rsid w:val="00834CC8"/>
    <w:rsid w:val="00837873"/>
    <w:rsid w:val="0084066B"/>
    <w:rsid w:val="00840F0F"/>
    <w:rsid w:val="00841E3F"/>
    <w:rsid w:val="008451ED"/>
    <w:rsid w:val="00850571"/>
    <w:rsid w:val="0085185A"/>
    <w:rsid w:val="008521E4"/>
    <w:rsid w:val="00853CED"/>
    <w:rsid w:val="0085458C"/>
    <w:rsid w:val="00855876"/>
    <w:rsid w:val="00860D8C"/>
    <w:rsid w:val="0086162C"/>
    <w:rsid w:val="00861B34"/>
    <w:rsid w:val="00861E3C"/>
    <w:rsid w:val="008621A4"/>
    <w:rsid w:val="00865795"/>
    <w:rsid w:val="00866260"/>
    <w:rsid w:val="00866E45"/>
    <w:rsid w:val="008672C4"/>
    <w:rsid w:val="00867659"/>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A4F"/>
    <w:rsid w:val="00890BE6"/>
    <w:rsid w:val="00890D79"/>
    <w:rsid w:val="0089102E"/>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5B27"/>
    <w:rsid w:val="008C6226"/>
    <w:rsid w:val="008C6397"/>
    <w:rsid w:val="008D1C3E"/>
    <w:rsid w:val="008D27C7"/>
    <w:rsid w:val="008D33A5"/>
    <w:rsid w:val="008D3D7A"/>
    <w:rsid w:val="008D3F83"/>
    <w:rsid w:val="008D4046"/>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DEE"/>
    <w:rsid w:val="008F5E51"/>
    <w:rsid w:val="00900D47"/>
    <w:rsid w:val="00903794"/>
    <w:rsid w:val="00911739"/>
    <w:rsid w:val="00911879"/>
    <w:rsid w:val="00916D80"/>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5CD0"/>
    <w:rsid w:val="009862E4"/>
    <w:rsid w:val="00986DA3"/>
    <w:rsid w:val="009906FF"/>
    <w:rsid w:val="0099078B"/>
    <w:rsid w:val="0099100E"/>
    <w:rsid w:val="0099369D"/>
    <w:rsid w:val="00995923"/>
    <w:rsid w:val="00996278"/>
    <w:rsid w:val="00996CE8"/>
    <w:rsid w:val="009971D7"/>
    <w:rsid w:val="009A01CF"/>
    <w:rsid w:val="009A1156"/>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7D"/>
    <w:rsid w:val="009F31A3"/>
    <w:rsid w:val="009F5123"/>
    <w:rsid w:val="009F6646"/>
    <w:rsid w:val="009F675E"/>
    <w:rsid w:val="009F75A0"/>
    <w:rsid w:val="009F7D76"/>
    <w:rsid w:val="009F7E7D"/>
    <w:rsid w:val="00A00C7B"/>
    <w:rsid w:val="00A02611"/>
    <w:rsid w:val="00A02F6F"/>
    <w:rsid w:val="00A04997"/>
    <w:rsid w:val="00A07E4C"/>
    <w:rsid w:val="00A108BF"/>
    <w:rsid w:val="00A11C7E"/>
    <w:rsid w:val="00A1211F"/>
    <w:rsid w:val="00A1331B"/>
    <w:rsid w:val="00A13781"/>
    <w:rsid w:val="00A14A41"/>
    <w:rsid w:val="00A1759F"/>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39BE"/>
    <w:rsid w:val="00A64A09"/>
    <w:rsid w:val="00A664CE"/>
    <w:rsid w:val="00A718D7"/>
    <w:rsid w:val="00A74925"/>
    <w:rsid w:val="00A8456D"/>
    <w:rsid w:val="00A85838"/>
    <w:rsid w:val="00A877EB"/>
    <w:rsid w:val="00A9073B"/>
    <w:rsid w:val="00A9413E"/>
    <w:rsid w:val="00A95EAE"/>
    <w:rsid w:val="00A96289"/>
    <w:rsid w:val="00A97DD9"/>
    <w:rsid w:val="00AA02ED"/>
    <w:rsid w:val="00AA19EE"/>
    <w:rsid w:val="00AA21CB"/>
    <w:rsid w:val="00AA2F53"/>
    <w:rsid w:val="00AA42F1"/>
    <w:rsid w:val="00AA6286"/>
    <w:rsid w:val="00AB1227"/>
    <w:rsid w:val="00AB1651"/>
    <w:rsid w:val="00AB2C7E"/>
    <w:rsid w:val="00AB33AA"/>
    <w:rsid w:val="00AB3BEC"/>
    <w:rsid w:val="00AB3F58"/>
    <w:rsid w:val="00AB6C8B"/>
    <w:rsid w:val="00AB783A"/>
    <w:rsid w:val="00AB7958"/>
    <w:rsid w:val="00AC0C57"/>
    <w:rsid w:val="00AC23BF"/>
    <w:rsid w:val="00AC3B9C"/>
    <w:rsid w:val="00AC56BE"/>
    <w:rsid w:val="00AC618D"/>
    <w:rsid w:val="00AC6E63"/>
    <w:rsid w:val="00AD0A74"/>
    <w:rsid w:val="00AD0E38"/>
    <w:rsid w:val="00AD5F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992"/>
    <w:rsid w:val="00B31FC1"/>
    <w:rsid w:val="00B3217B"/>
    <w:rsid w:val="00B355A4"/>
    <w:rsid w:val="00B36822"/>
    <w:rsid w:val="00B36928"/>
    <w:rsid w:val="00B369E1"/>
    <w:rsid w:val="00B374C9"/>
    <w:rsid w:val="00B37E43"/>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0B4"/>
    <w:rsid w:val="00B934C4"/>
    <w:rsid w:val="00B97A0C"/>
    <w:rsid w:val="00BA1632"/>
    <w:rsid w:val="00BA19EB"/>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567D"/>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71CD"/>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2D50"/>
    <w:rsid w:val="00C24258"/>
    <w:rsid w:val="00C264BD"/>
    <w:rsid w:val="00C274BB"/>
    <w:rsid w:val="00C27EA1"/>
    <w:rsid w:val="00C30CFD"/>
    <w:rsid w:val="00C31097"/>
    <w:rsid w:val="00C3128A"/>
    <w:rsid w:val="00C3379C"/>
    <w:rsid w:val="00C34A9B"/>
    <w:rsid w:val="00C3535B"/>
    <w:rsid w:val="00C3683F"/>
    <w:rsid w:val="00C372B5"/>
    <w:rsid w:val="00C40A7E"/>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2D2"/>
    <w:rsid w:val="00C6686B"/>
    <w:rsid w:val="00C700FD"/>
    <w:rsid w:val="00C7422E"/>
    <w:rsid w:val="00C7471F"/>
    <w:rsid w:val="00C74E7F"/>
    <w:rsid w:val="00C759AE"/>
    <w:rsid w:val="00C759CF"/>
    <w:rsid w:val="00C76415"/>
    <w:rsid w:val="00C773D6"/>
    <w:rsid w:val="00C80AE8"/>
    <w:rsid w:val="00C8171D"/>
    <w:rsid w:val="00C819CD"/>
    <w:rsid w:val="00C82606"/>
    <w:rsid w:val="00C832EB"/>
    <w:rsid w:val="00C83B28"/>
    <w:rsid w:val="00C8439B"/>
    <w:rsid w:val="00C867D9"/>
    <w:rsid w:val="00C8735D"/>
    <w:rsid w:val="00C87C07"/>
    <w:rsid w:val="00C9048C"/>
    <w:rsid w:val="00C9066C"/>
    <w:rsid w:val="00C91D7C"/>
    <w:rsid w:val="00C92986"/>
    <w:rsid w:val="00C94EA5"/>
    <w:rsid w:val="00CA01FA"/>
    <w:rsid w:val="00CA12BC"/>
    <w:rsid w:val="00CA4A9B"/>
    <w:rsid w:val="00CA5564"/>
    <w:rsid w:val="00CA6336"/>
    <w:rsid w:val="00CA6B83"/>
    <w:rsid w:val="00CA785D"/>
    <w:rsid w:val="00CA7CA7"/>
    <w:rsid w:val="00CB3FD5"/>
    <w:rsid w:val="00CB4F6F"/>
    <w:rsid w:val="00CB6649"/>
    <w:rsid w:val="00CB71F2"/>
    <w:rsid w:val="00CB79FD"/>
    <w:rsid w:val="00CC0CF1"/>
    <w:rsid w:val="00CC0F5C"/>
    <w:rsid w:val="00CC30A5"/>
    <w:rsid w:val="00CC4895"/>
    <w:rsid w:val="00CC6488"/>
    <w:rsid w:val="00CC6583"/>
    <w:rsid w:val="00CC6EF4"/>
    <w:rsid w:val="00CD09DF"/>
    <w:rsid w:val="00CD2132"/>
    <w:rsid w:val="00CD2B83"/>
    <w:rsid w:val="00CD430C"/>
    <w:rsid w:val="00CD52CB"/>
    <w:rsid w:val="00CD609E"/>
    <w:rsid w:val="00CE08EA"/>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2F3C"/>
    <w:rsid w:val="00D56748"/>
    <w:rsid w:val="00D56F81"/>
    <w:rsid w:val="00D5720A"/>
    <w:rsid w:val="00D57479"/>
    <w:rsid w:val="00D574B1"/>
    <w:rsid w:val="00D57AEA"/>
    <w:rsid w:val="00D622F7"/>
    <w:rsid w:val="00D63554"/>
    <w:rsid w:val="00D640FE"/>
    <w:rsid w:val="00D66194"/>
    <w:rsid w:val="00D71B3E"/>
    <w:rsid w:val="00D76ACE"/>
    <w:rsid w:val="00D76BF6"/>
    <w:rsid w:val="00D7787E"/>
    <w:rsid w:val="00D80F74"/>
    <w:rsid w:val="00D81D3A"/>
    <w:rsid w:val="00D822AC"/>
    <w:rsid w:val="00D82546"/>
    <w:rsid w:val="00D8304F"/>
    <w:rsid w:val="00D8326E"/>
    <w:rsid w:val="00D87B82"/>
    <w:rsid w:val="00DA0CF4"/>
    <w:rsid w:val="00DA0FBD"/>
    <w:rsid w:val="00DA126F"/>
    <w:rsid w:val="00DA1B3E"/>
    <w:rsid w:val="00DA1B8D"/>
    <w:rsid w:val="00DA1CD3"/>
    <w:rsid w:val="00DA21A8"/>
    <w:rsid w:val="00DA27B6"/>
    <w:rsid w:val="00DA2917"/>
    <w:rsid w:val="00DA3D57"/>
    <w:rsid w:val="00DA56BC"/>
    <w:rsid w:val="00DA5EA7"/>
    <w:rsid w:val="00DA7F7F"/>
    <w:rsid w:val="00DB0C11"/>
    <w:rsid w:val="00DB1012"/>
    <w:rsid w:val="00DB1A2E"/>
    <w:rsid w:val="00DB2BA3"/>
    <w:rsid w:val="00DB2DD4"/>
    <w:rsid w:val="00DB412C"/>
    <w:rsid w:val="00DB4406"/>
    <w:rsid w:val="00DB4FD2"/>
    <w:rsid w:val="00DB6B95"/>
    <w:rsid w:val="00DB7662"/>
    <w:rsid w:val="00DC141E"/>
    <w:rsid w:val="00DC663E"/>
    <w:rsid w:val="00DC7FE8"/>
    <w:rsid w:val="00DD1347"/>
    <w:rsid w:val="00DD2987"/>
    <w:rsid w:val="00DD2E22"/>
    <w:rsid w:val="00DD5A56"/>
    <w:rsid w:val="00DD5F70"/>
    <w:rsid w:val="00DD7048"/>
    <w:rsid w:val="00DD7095"/>
    <w:rsid w:val="00DD7D6D"/>
    <w:rsid w:val="00DE163B"/>
    <w:rsid w:val="00DE16C9"/>
    <w:rsid w:val="00DE24CA"/>
    <w:rsid w:val="00DE6006"/>
    <w:rsid w:val="00DE6E55"/>
    <w:rsid w:val="00DE7109"/>
    <w:rsid w:val="00DE7301"/>
    <w:rsid w:val="00DF06AE"/>
    <w:rsid w:val="00DF1904"/>
    <w:rsid w:val="00DF1C41"/>
    <w:rsid w:val="00DF3A1C"/>
    <w:rsid w:val="00DF5A5F"/>
    <w:rsid w:val="00DF6664"/>
    <w:rsid w:val="00DF70C6"/>
    <w:rsid w:val="00E01981"/>
    <w:rsid w:val="00E021BB"/>
    <w:rsid w:val="00E02E87"/>
    <w:rsid w:val="00E03FD7"/>
    <w:rsid w:val="00E07099"/>
    <w:rsid w:val="00E074F3"/>
    <w:rsid w:val="00E076B1"/>
    <w:rsid w:val="00E07BB5"/>
    <w:rsid w:val="00E103A1"/>
    <w:rsid w:val="00E12738"/>
    <w:rsid w:val="00E1340E"/>
    <w:rsid w:val="00E14B7E"/>
    <w:rsid w:val="00E14D9C"/>
    <w:rsid w:val="00E1551E"/>
    <w:rsid w:val="00E162A2"/>
    <w:rsid w:val="00E16690"/>
    <w:rsid w:val="00E169D3"/>
    <w:rsid w:val="00E16A06"/>
    <w:rsid w:val="00E21A07"/>
    <w:rsid w:val="00E23610"/>
    <w:rsid w:val="00E2475E"/>
    <w:rsid w:val="00E27C67"/>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309"/>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2841"/>
    <w:rsid w:val="00E93648"/>
    <w:rsid w:val="00E94C3B"/>
    <w:rsid w:val="00E9588C"/>
    <w:rsid w:val="00E972D9"/>
    <w:rsid w:val="00E9735B"/>
    <w:rsid w:val="00EA2915"/>
    <w:rsid w:val="00EA310F"/>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042B"/>
    <w:rsid w:val="00F22B82"/>
    <w:rsid w:val="00F241DA"/>
    <w:rsid w:val="00F2687A"/>
    <w:rsid w:val="00F278DE"/>
    <w:rsid w:val="00F34A78"/>
    <w:rsid w:val="00F35A45"/>
    <w:rsid w:val="00F3794F"/>
    <w:rsid w:val="00F37C3E"/>
    <w:rsid w:val="00F40C17"/>
    <w:rsid w:val="00F4388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3DC"/>
    <w:rsid w:val="00F8669A"/>
    <w:rsid w:val="00F905C6"/>
    <w:rsid w:val="00F91816"/>
    <w:rsid w:val="00F9371B"/>
    <w:rsid w:val="00F93D49"/>
    <w:rsid w:val="00F94FCD"/>
    <w:rsid w:val="00F96162"/>
    <w:rsid w:val="00F96792"/>
    <w:rsid w:val="00F9720E"/>
    <w:rsid w:val="00FA0B2C"/>
    <w:rsid w:val="00FA19B4"/>
    <w:rsid w:val="00FA5F5D"/>
    <w:rsid w:val="00FA60ED"/>
    <w:rsid w:val="00FA618C"/>
    <w:rsid w:val="00FA62D5"/>
    <w:rsid w:val="00FA7671"/>
    <w:rsid w:val="00FA7FCD"/>
    <w:rsid w:val="00FB1940"/>
    <w:rsid w:val="00FB397D"/>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0E7"/>
    <w:rsid w:val="00FE13DA"/>
    <w:rsid w:val="00FE2454"/>
    <w:rsid w:val="00FE294A"/>
    <w:rsid w:val="00FE4595"/>
    <w:rsid w:val="00FE577A"/>
    <w:rsid w:val="00FE6323"/>
    <w:rsid w:val="00FE789A"/>
    <w:rsid w:val="00FE7EEE"/>
    <w:rsid w:val="00FF0F39"/>
    <w:rsid w:val="00FF10C7"/>
    <w:rsid w:val="00FF13D4"/>
    <w:rsid w:val="00FF1542"/>
    <w:rsid w:val="00FF2DBD"/>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3A6789"/>
    <w:pPr>
      <w:keepNext/>
      <w:keepLines/>
      <w:spacing w:before="240" w:after="0"/>
      <w:outlineLvl w:val="0"/>
      <w:pPrChange w:id="0" w:author="MKONDIWA, Maxwell (CIMMYT-India)" w:date="2024-02-26T11:48:00Z">
        <w:pPr>
          <w:keepNext/>
          <w:keepLines/>
          <w:spacing w:before="240" w:line="360" w:lineRule="auto"/>
          <w:outlineLvl w:val="0"/>
        </w:pPr>
      </w:pPrChange>
    </w:pPr>
    <w:rPr>
      <w:rFonts w:eastAsiaTheme="majorEastAsia" w:cstheme="majorBidi"/>
      <w:b/>
      <w:sz w:val="24"/>
      <w:szCs w:val="32"/>
      <w:rPrChange w:id="0" w:author="MKONDIWA, Maxwell (CIMMYT-India)" w:date="2024-02-26T11:48:00Z">
        <w:rPr>
          <w:rFonts w:eastAsiaTheme="majorEastAsia" w:cstheme="majorBidi"/>
          <w:b/>
          <w:sz w:val="24"/>
          <w:szCs w:val="32"/>
          <w:lang w:val="en-ZW" w:eastAsia="en-US" w:bidi="ar-SA"/>
        </w:rPr>
      </w:rPrChange>
    </w:rPr>
  </w:style>
  <w:style w:type="paragraph" w:styleId="Heading2">
    <w:name w:val="heading 2"/>
    <w:basedOn w:val="Normal"/>
    <w:next w:val="Normal"/>
    <w:link w:val="Heading2Char"/>
    <w:autoRedefine/>
    <w:uiPriority w:val="9"/>
    <w:unhideWhenUsed/>
    <w:qFormat/>
    <w:rsid w:val="008D4046"/>
    <w:pPr>
      <w:keepNext/>
      <w:keepLines/>
      <w:spacing w:before="40" w:after="0"/>
      <w:outlineLvl w:val="1"/>
      <w:pPrChange w:id="1" w:author="MKONDIWA, Maxwell (CIMMYT-India)" w:date="2024-02-15T13:49:00Z">
        <w:pPr>
          <w:keepNext/>
          <w:keepLines/>
          <w:spacing w:before="40" w:line="360" w:lineRule="auto"/>
          <w:outlineLvl w:val="1"/>
        </w:pPr>
      </w:pPrChange>
    </w:pPr>
    <w:rPr>
      <w:rFonts w:eastAsiaTheme="majorEastAsia" w:cstheme="majorBidi"/>
      <w:b/>
      <w:szCs w:val="26"/>
      <w:rPrChange w:id="1" w:author="MKONDIWA, Maxwell (CIMMYT-India)" w:date="2024-02-15T13:49:00Z">
        <w:rPr>
          <w:rFonts w:eastAsiaTheme="majorEastAsia" w:cstheme="majorBidi"/>
          <w:b/>
          <w:sz w:val="22"/>
          <w:szCs w:val="26"/>
          <w:lang w:val="en-ZW" w:eastAsia="en-US" w:bidi="ar-SA"/>
        </w:rPr>
      </w:rPrChange>
    </w:rPr>
  </w:style>
  <w:style w:type="paragraph" w:styleId="Heading3">
    <w:name w:val="heading 3"/>
    <w:basedOn w:val="Normal"/>
    <w:next w:val="Normal"/>
    <w:link w:val="Heading3Char"/>
    <w:autoRedefine/>
    <w:uiPriority w:val="9"/>
    <w:unhideWhenUsed/>
    <w:qFormat/>
    <w:rsid w:val="00774B4E"/>
    <w:pPr>
      <w:keepNext/>
      <w:keepLines/>
      <w:spacing w:before="40" w:after="0"/>
      <w:outlineLvl w:val="2"/>
    </w:pPr>
    <w:rPr>
      <w:rFonts w:eastAsiaTheme="majorEastAsia" w:cstheme="majorBidi"/>
      <w:b/>
      <w:bCs/>
      <w:i/>
      <w:szCs w:val="24"/>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789"/>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8D4046"/>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774B4E"/>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doi.org/https://doi.org/10.1016/j.agwat.2018.02.020" TargetMode="External"/><Relationship Id="rId39" Type="http://schemas.openxmlformats.org/officeDocument/2006/relationships/hyperlink" Target="https://doi.org/https://doi.org/10.1016/j.agsy.2023.103618" TargetMode="External"/><Relationship Id="rId21" Type="http://schemas.openxmlformats.org/officeDocument/2006/relationships/image" Target="media/image9.png"/><Relationship Id="rId34" Type="http://schemas.openxmlformats.org/officeDocument/2006/relationships/hyperlink" Target="https://doi.org/https://doi.org/10.1016/j.agrformet.2012.09.011" TargetMode="External"/><Relationship Id="rId42" Type="http://schemas.openxmlformats.org/officeDocument/2006/relationships/hyperlink" Target="https://doi.org/10.1088/1748-9326/aca5a2"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38/s43016-022-00549-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https://doi.org/10.1016/j.agrformet.2008.08.015" TargetMode="External"/><Relationship Id="rId32" Type="http://schemas.openxmlformats.org/officeDocument/2006/relationships/hyperlink" Target="https://ageconsearch.umn.edu/record/93223/files/JARE_Aug2010__10_pp334-347.pdf" TargetMode="External"/><Relationship Id="rId37" Type="http://schemas.openxmlformats.org/officeDocument/2006/relationships/hyperlink" Target="https://doi.org/https://doi.org/10.3982/ECTA7749" TargetMode="External"/><Relationship Id="rId40" Type="http://schemas.openxmlformats.org/officeDocument/2006/relationships/hyperlink" Target="https://doi.org/10.1080/02508060.2019.1708172"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ystems-agronomy.github.io/lcas/" TargetMode="External"/><Relationship Id="rId23" Type="http://schemas.openxmlformats.org/officeDocument/2006/relationships/hyperlink" Target="https://doi.org/https://doi.org/10.1111/agec.12454" TargetMode="External"/><Relationship Id="rId28" Type="http://schemas.openxmlformats.org/officeDocument/2006/relationships/hyperlink" Target="https://doi.org/doi:10.12987/9780300191677" TargetMode="External"/><Relationship Id="rId36" Type="http://schemas.openxmlformats.org/officeDocument/2006/relationships/hyperlink" Target="https://doi.org/https://doi.org/10.1016/j.worlddev.2008.05.008" TargetMode="Externa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www.mdpi.com/2073-4433/14/1/40"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hyperlink" Target="https://csisa.org/" TargetMode="External"/><Relationship Id="rId27" Type="http://schemas.openxmlformats.org/officeDocument/2006/relationships/hyperlink" Target="https://doi.org/https://doi.org/10.1007/978-3-319-21708-6" TargetMode="External"/><Relationship Id="rId30" Type="http://schemas.openxmlformats.org/officeDocument/2006/relationships/hyperlink" Target="https://EconPapers.repec.org/RePEc:ier:iecrev:v:18:y:1977:i:2:p:477-87" TargetMode="External"/><Relationship Id="rId35" Type="http://schemas.openxmlformats.org/officeDocument/2006/relationships/hyperlink" Target="https://doi.org/https://doi.org/10.1016/j.worlddev.2021.105599" TargetMode="External"/><Relationship Id="rId43" Type="http://schemas.openxmlformats.org/officeDocument/2006/relationships/hyperlink" Target="https://doi.org/https://doi.org/10.1016/j.agrformet.2022.108830"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doi.org/https://doi.org/10.1016/j.scitotenv.2021.151671" TargetMode="External"/><Relationship Id="rId33" Type="http://schemas.openxmlformats.org/officeDocument/2006/relationships/hyperlink" Target="https://doi.org/https://doi.org/10.1175/WCAS-D-19-0122.1" TargetMode="External"/><Relationship Id="rId38" Type="http://schemas.openxmlformats.org/officeDocument/2006/relationships/hyperlink" Target="https://doi.org/10.1017/S0021859619000492" TargetMode="External"/><Relationship Id="rId46" Type="http://schemas.microsoft.com/office/2011/relationships/people" Target="people.xml"/><Relationship Id="rId20" Type="http://schemas.openxmlformats.org/officeDocument/2006/relationships/image" Target="media/image8.png"/><Relationship Id="rId41" Type="http://schemas.openxmlformats.org/officeDocument/2006/relationships/hyperlink" Target="https://doi.org/10.1007/s13593-021-00668-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wageningenur.nl/urfel001/igp-simulation-set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29</Pages>
  <Words>12255</Words>
  <Characters>69859</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MKONDIWA, Maxwell (CIMMYT-India)</cp:lastModifiedBy>
  <cp:revision>108</cp:revision>
  <dcterms:created xsi:type="dcterms:W3CDTF">2023-10-12T14:57:00Z</dcterms:created>
  <dcterms:modified xsi:type="dcterms:W3CDTF">2024-02-26T06:22:00Z</dcterms:modified>
</cp:coreProperties>
</file>